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F2AF0B" w14:textId="6910B50F" w:rsidR="00911BEE" w:rsidRDefault="00CD1769">
      <w:pPr>
        <w:rPr>
          <w:rFonts w:ascii="Helvetica" w:eastAsia="Times New Roman" w:hAnsi="Helvetica" w:cs="Times New Roman"/>
          <w:color w:val="020202"/>
          <w:sz w:val="23"/>
          <w:szCs w:val="23"/>
          <w:lang w:val="en-US"/>
        </w:rPr>
      </w:pPr>
      <w:r>
        <w:rPr>
          <w:rFonts w:ascii="Helvetica" w:eastAsia="Times New Roman" w:hAnsi="Helvetica" w:cs="Times New Roman"/>
          <w:color w:val="020202"/>
          <w:sz w:val="23"/>
          <w:szCs w:val="23"/>
          <w:lang w:val="en-US"/>
        </w:rPr>
        <w:t>Supplementary</w:t>
      </w:r>
      <w:r w:rsidR="00B74A6B">
        <w:rPr>
          <w:rFonts w:ascii="Helvetica" w:eastAsia="Times New Roman" w:hAnsi="Helvetica" w:cs="Times New Roman"/>
          <w:color w:val="020202"/>
          <w:sz w:val="23"/>
          <w:szCs w:val="23"/>
          <w:lang w:val="en-US"/>
        </w:rPr>
        <w:t xml:space="preserve"> table 1 (ST1): Peer</w:t>
      </w:r>
      <w:r w:rsidR="004C6371">
        <w:rPr>
          <w:rFonts w:ascii="Helvetica" w:eastAsia="Times New Roman" w:hAnsi="Helvetica" w:cs="Times New Roman"/>
          <w:color w:val="020202"/>
          <w:sz w:val="23"/>
          <w:szCs w:val="23"/>
          <w:lang w:val="en-US"/>
        </w:rPr>
        <w:t>-</w:t>
      </w:r>
      <w:r w:rsidR="00B74A6B">
        <w:rPr>
          <w:rFonts w:ascii="Helvetica" w:eastAsia="Times New Roman" w:hAnsi="Helvetica" w:cs="Times New Roman"/>
          <w:color w:val="020202"/>
          <w:sz w:val="23"/>
          <w:szCs w:val="23"/>
          <w:lang w:val="en-US"/>
        </w:rPr>
        <w:t>reviewed original research articles used in the meta-analysis to identify the overall effects and mechanisms of microbe</w:t>
      </w:r>
      <w:r w:rsidR="004C6371">
        <w:rPr>
          <w:rFonts w:ascii="Helvetica" w:eastAsia="Times New Roman" w:hAnsi="Helvetica" w:cs="Times New Roman"/>
          <w:color w:val="020202"/>
          <w:sz w:val="23"/>
          <w:szCs w:val="23"/>
          <w:lang w:val="en-US"/>
        </w:rPr>
        <w:t>-</w:t>
      </w:r>
      <w:r w:rsidR="00B74A6B">
        <w:rPr>
          <w:rFonts w:ascii="Helvetica" w:eastAsia="Times New Roman" w:hAnsi="Helvetica" w:cs="Times New Roman"/>
          <w:color w:val="020202"/>
          <w:sz w:val="23"/>
          <w:szCs w:val="23"/>
          <w:lang w:val="en-US"/>
        </w:rPr>
        <w:t xml:space="preserve">mediated plant heat stress tolerance </w:t>
      </w:r>
    </w:p>
    <w:p w14:paraId="3B574F19" w14:textId="1F823A04" w:rsidR="00B74A6B" w:rsidRDefault="00B74A6B">
      <w:pPr>
        <w:rPr>
          <w:rFonts w:ascii="Helvetica" w:eastAsia="Times New Roman" w:hAnsi="Helvetica" w:cs="Times New Roman"/>
          <w:color w:val="020202"/>
          <w:sz w:val="23"/>
          <w:szCs w:val="23"/>
          <w:lang w:val="en-US"/>
        </w:rPr>
      </w:pPr>
    </w:p>
    <w:p w14:paraId="539413FE" w14:textId="77777777" w:rsidR="00B74A6B" w:rsidRDefault="00B74A6B">
      <w:pPr>
        <w:rPr>
          <w:lang w:val="en-US"/>
        </w:rPr>
      </w:pPr>
      <w:r>
        <w:rPr>
          <w:lang w:val="en-US"/>
        </w:rPr>
        <w:fldChar w:fldCharType="begin">
          <w:fldData xml:space="preserve">b3RlY2hub2wgJmFtcDsgR2VuZXQgRW5nbiwgUGVzaGF3YXIgMjUxMzAsIFBha2lzdGFuPC9hdXRo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BYmQgRWwtRGFpbTwvQXV0aG9yPjxZZWFyPjIwMTg8L1ll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  <w:fldChar w:fldCharType="begin">
          <w:fldData xml:space="preserve">MTwvaXNibj48YWNjZXNzaW9uLW51bT5XT1M6MDAwNTQ3NzgyNDAwMDQzPC9hY2Nlc3Npb24tbnVt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  <w:fldChar w:fldCharType="begin">
          <w:fldData xml:space="preserve">b3RlY2hub2wgJmFtcDsgR2VuZXQgRW5nbiwgUGVzaGF3YXIgMjUxMzAsIFBha2lzdGFuPC9hdXRo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>
        <w:rPr>
          <w:noProof/>
          <w:lang w:val="en-US"/>
        </w:rPr>
        <w:t>(Eerens et al., 1998; Martin and Stutz, 2004; Ali et al., 2009; Bunn et al., 2009; Morsy et al., 2010; Ali et al., 2011; Zhu et al., 2011; Hubbard et al., 2012; Khan et al., 2012a; Khan et al., 2012b; Spiers et al., 2012; Khan et al., 2013; Maya and Matsubara, 2013; Abd El-Daim et al., 2014; Hubbard et al., 2014; Khan et al., 2015; Tian et al., 2015; Waqas et al., 2015; Cabral et al., 2016; Hennessy et al., 2016; Abd El-Daim et al., 2018; Ali et al., 2018; Duc et al., 2018; Ismail et al., 2018; Issa et al., 2018; Mathur et al., 2018; Sangamesh et al., 2018; Sarkar et al., 2018; Abd El-Daim et al., 2019; Ali et al., 2019; Ismail et al., 2019; Yeasmin et al., 2019; Bruno et al., 2020; Ismail et al., 2020a; Ismail et al., 2020b; Ismail et al., 2020c; Khan et al., 2020a; Khan et al., 2020b; Mathur and Jajoo, 2020; Mukhtar et al., 2020; Shekhawat et al., 2020; Li et al., 2021)</w:t>
      </w:r>
      <w:r>
        <w:rPr>
          <w:lang w:val="en-US"/>
        </w:rPr>
        <w:fldChar w:fldCharType="end"/>
      </w:r>
    </w:p>
    <w:p w14:paraId="2DAC6822" w14:textId="77777777" w:rsidR="00B74A6B" w:rsidRDefault="00B74A6B">
      <w:pPr>
        <w:rPr>
          <w:lang w:val="en-US"/>
        </w:rPr>
      </w:pPr>
    </w:p>
    <w:p w14:paraId="12928F35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74A6B">
        <w:rPr>
          <w:noProof/>
        </w:rPr>
        <w:t xml:space="preserve">Abd El-Daim, I.A., Bejai, S., Fridborg, I., and Meijer, J. (2018). Identifying potential molecular factors involved in Bacillus amyloliquefaciens 5113 mediated abiotic stress tolerance in wheat. </w:t>
      </w:r>
      <w:r w:rsidRPr="00B74A6B">
        <w:rPr>
          <w:i/>
          <w:noProof/>
        </w:rPr>
        <w:t>Plant Biology</w:t>
      </w:r>
      <w:r w:rsidRPr="00B74A6B">
        <w:rPr>
          <w:noProof/>
        </w:rPr>
        <w:t xml:space="preserve"> 20(2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271-279. doi: 10.1111/plb.12680.</w:t>
      </w:r>
    </w:p>
    <w:p w14:paraId="19EC81E9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Abd El-Daim, I.A., Bejai, S., and Meijer, J. (2014). Improved heat stress tolerance of wheat seedlings by bacterial seed treatment. </w:t>
      </w:r>
      <w:r w:rsidRPr="00B74A6B">
        <w:rPr>
          <w:i/>
          <w:noProof/>
        </w:rPr>
        <w:t>Plant and Soil</w:t>
      </w:r>
      <w:r w:rsidRPr="00B74A6B">
        <w:rPr>
          <w:noProof/>
        </w:rPr>
        <w:t xml:space="preserve"> 379(1-2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337-350. doi: 10.1007/s11104-014-2063-3.</w:t>
      </w:r>
    </w:p>
    <w:p w14:paraId="0D3CC9C0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Abd El-Daim, I.A., Bejai, S., and Meijer, J. (2019). Bacillus velezensis 5113 induced metabolic and molecular reprogramming during abiotic stress tolerance in wheat. </w:t>
      </w:r>
      <w:r w:rsidRPr="00B74A6B">
        <w:rPr>
          <w:i/>
          <w:noProof/>
        </w:rPr>
        <w:t>Scientific reports</w:t>
      </w:r>
      <w:r w:rsidRPr="00B74A6B">
        <w:rPr>
          <w:noProof/>
        </w:rPr>
        <w:t xml:space="preserve"> 9(1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-18.</w:t>
      </w:r>
    </w:p>
    <w:p w14:paraId="3283C61A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Ali, A.H., Abdelrahman, M., Radwan, U., El-Zayat, S., and El-Sayed, M.A. (2018). Effect of Thermomyces fungal endophyte isolated from extreme hot desert-adapted plant on heat stress tolerance of cucumber. </w:t>
      </w:r>
      <w:r w:rsidRPr="00B74A6B">
        <w:rPr>
          <w:i/>
          <w:noProof/>
        </w:rPr>
        <w:t>Applied Soil Ecology</w:t>
      </w:r>
      <w:r w:rsidRPr="00B74A6B">
        <w:rPr>
          <w:noProof/>
        </w:rPr>
        <w:t xml:space="preserve"> 124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55-162. doi: 10.1016/j.apsoil.2017.11.004.</w:t>
      </w:r>
    </w:p>
    <w:p w14:paraId="13B28D05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Ali, A.H., Radwan, U., El-Zayat, S., and El-Sayed, M.A. (2019). The role of the endophytic fungus, Thermomyces lanuginosus, on mitigation of heat stress to its host desert plant Cullen plicata. </w:t>
      </w:r>
      <w:r w:rsidRPr="00B74A6B">
        <w:rPr>
          <w:i/>
          <w:noProof/>
        </w:rPr>
        <w:t>Biologia Futura</w:t>
      </w:r>
      <w:r w:rsidRPr="00B74A6B">
        <w:rPr>
          <w:noProof/>
        </w:rPr>
        <w:t xml:space="preserve"> 70(1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-7. doi: 10.1556/019.70.2019.01.</w:t>
      </w:r>
    </w:p>
    <w:p w14:paraId="23271DDA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Ali, S.Z., Sandhya, V., Grover, M., Kishore, N., Rao, L.V., and Venkateswarlu, B. (2009). Pseudomonas sp. strain AKM-P6 enhances tolerance of sorghum seedlings to elevated temperatures. </w:t>
      </w:r>
      <w:r w:rsidRPr="00B74A6B">
        <w:rPr>
          <w:i/>
          <w:noProof/>
        </w:rPr>
        <w:t>Biology and Fertility of Soils</w:t>
      </w:r>
      <w:r w:rsidRPr="00B74A6B">
        <w:rPr>
          <w:noProof/>
        </w:rPr>
        <w:t xml:space="preserve"> 46(1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45-55.</w:t>
      </w:r>
    </w:p>
    <w:p w14:paraId="6A547959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Ali, S.Z., Sandhya, V., Grover, M., Linga, V.R., and Bandi, V. (2011). Effect of inoculation with a thermotolerant plant growth promoting Pseudomonas putida strain AKMP7 on growth of wheat (Triticum spp.) under heat stress. </w:t>
      </w:r>
      <w:r w:rsidRPr="00B74A6B">
        <w:rPr>
          <w:i/>
          <w:noProof/>
        </w:rPr>
        <w:t>Journal of Plant Interactions</w:t>
      </w:r>
      <w:r w:rsidRPr="00B74A6B">
        <w:rPr>
          <w:noProof/>
        </w:rPr>
        <w:t xml:space="preserve"> 6(4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239-246.</w:t>
      </w:r>
    </w:p>
    <w:p w14:paraId="43AD877E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Bruno, L.B., Karthik, C., Ma, Y., Kadirvelu, K., Freitas, H., and Rajkumar, M. (2020). Amelioration of chromium and heat stresses in Sorghum bicolor by Cr6+ reducing-thermotolerant plant growth promoting bacteria. </w:t>
      </w:r>
      <w:r w:rsidRPr="00B74A6B">
        <w:rPr>
          <w:i/>
          <w:noProof/>
        </w:rPr>
        <w:t>Chemosphere</w:t>
      </w:r>
      <w:r w:rsidRPr="00B74A6B">
        <w:rPr>
          <w:noProof/>
        </w:rPr>
        <w:t xml:space="preserve"> 244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25521.</w:t>
      </w:r>
    </w:p>
    <w:p w14:paraId="64CCAF4C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Bunn, R., Lekberg, Y., and Zabinski, C. (2009). Arbuscular mycorrhizal fungi ameliorate temperature stress in thermophilic plants. </w:t>
      </w:r>
      <w:r w:rsidRPr="00B74A6B">
        <w:rPr>
          <w:i/>
          <w:noProof/>
        </w:rPr>
        <w:t>Ecology</w:t>
      </w:r>
      <w:r w:rsidRPr="00B74A6B">
        <w:rPr>
          <w:noProof/>
        </w:rPr>
        <w:t xml:space="preserve"> 90(5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378-1388. doi: Doi 10.1890/07-2080.1.</w:t>
      </w:r>
    </w:p>
    <w:p w14:paraId="26AE31E9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Cabral, C., Ravnskov, S., Tringovska, I., and Wollenweber, B. (2016). Arbuscular mycorrhizal fungi modify nutrient allocation and composition in wheat (Triticum aestivum L.) </w:t>
      </w:r>
      <w:r w:rsidRPr="00B74A6B">
        <w:rPr>
          <w:noProof/>
        </w:rPr>
        <w:lastRenderedPageBreak/>
        <w:t xml:space="preserve">subjected to heat-stress. </w:t>
      </w:r>
      <w:r w:rsidRPr="00B74A6B">
        <w:rPr>
          <w:i/>
          <w:noProof/>
        </w:rPr>
        <w:t>Plant and Soil</w:t>
      </w:r>
      <w:r w:rsidRPr="00B74A6B">
        <w:rPr>
          <w:noProof/>
        </w:rPr>
        <w:t xml:space="preserve"> 408(1-2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385-399. doi: 10.1007/s11104-016-2942-x.</w:t>
      </w:r>
    </w:p>
    <w:p w14:paraId="02FA08D9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Duc, N.H., Csintalan, Z., and Posta, K. (2018). Arbuscular mycorrhizal fungi mitigate negative effects of combined drought and heat stress on tomato plants. </w:t>
      </w:r>
      <w:r w:rsidRPr="00B74A6B">
        <w:rPr>
          <w:i/>
          <w:noProof/>
        </w:rPr>
        <w:t>Plant Physiology and Biochemistry</w:t>
      </w:r>
      <w:r w:rsidRPr="00B74A6B">
        <w:rPr>
          <w:noProof/>
        </w:rPr>
        <w:t xml:space="preserve"> 132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297-307.</w:t>
      </w:r>
    </w:p>
    <w:p w14:paraId="1F90E3FE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Eerens, J.P.J., Lucas, R.J., Easton, S., and White, J.G.H. (1998). Influence of the endophyte (Neotyphodium lolii) on morphology, physiology, and alkaloid synthesis of perennial ryegrass during high temperature and water stress. </w:t>
      </w:r>
      <w:r w:rsidRPr="00B74A6B">
        <w:rPr>
          <w:i/>
          <w:noProof/>
        </w:rPr>
        <w:t>New Zealand Journal of Agricultural Research</w:t>
      </w:r>
      <w:r w:rsidRPr="00B74A6B">
        <w:rPr>
          <w:noProof/>
        </w:rPr>
        <w:t xml:space="preserve"> 41(2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219-226. doi: Doi 10.1080/00288233.1998.9513305.</w:t>
      </w:r>
    </w:p>
    <w:p w14:paraId="0ACF4735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Hennessy, L.M., Popay, A.J., Finch, S.C., Clearwater, M.J., and Cave, V.M. (2016). Temperature and plant genotype alter alkaloid concentrations in ryegrass infected with an Epichloë endophyte and this affects an insect herbivore. </w:t>
      </w:r>
      <w:r w:rsidRPr="00B74A6B">
        <w:rPr>
          <w:i/>
          <w:noProof/>
        </w:rPr>
        <w:t>Frontiers in plant science</w:t>
      </w:r>
      <w:r w:rsidRPr="00B74A6B">
        <w:rPr>
          <w:noProof/>
        </w:rPr>
        <w:t xml:space="preserve"> 7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097.</w:t>
      </w:r>
    </w:p>
    <w:p w14:paraId="22F4788D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Hubbard, M., Germida, J., and Vujanovic, V. (2012). Fungal endophytes improve wheat seed germination under heat and drought stress. </w:t>
      </w:r>
      <w:r w:rsidRPr="00B74A6B">
        <w:rPr>
          <w:i/>
          <w:noProof/>
        </w:rPr>
        <w:t>Botany-Botanique</w:t>
      </w:r>
      <w:r w:rsidRPr="00B74A6B">
        <w:rPr>
          <w:noProof/>
        </w:rPr>
        <w:t xml:space="preserve"> 90(2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37-149. doi: 10.1139/B11-091.</w:t>
      </w:r>
    </w:p>
    <w:p w14:paraId="74CC4DE7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Hubbard, M., Germida, J.J., and Vujanovic, V. (2014). Fungal endophytes enhance wheat heat and drought tolerance in terms of grain yield and second-generation seed viability. </w:t>
      </w:r>
      <w:r w:rsidRPr="00B74A6B">
        <w:rPr>
          <w:i/>
          <w:noProof/>
        </w:rPr>
        <w:t>Journal of Applied Microbiology</w:t>
      </w:r>
      <w:r w:rsidRPr="00B74A6B">
        <w:rPr>
          <w:noProof/>
        </w:rPr>
        <w:t xml:space="preserve"> 116(1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09-122. doi: 10.1111/jam.12311.</w:t>
      </w:r>
    </w:p>
    <w:p w14:paraId="3606D693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Ismail, Hamayun, M., Hussain, A., Iqbal, A., Khan, S.A., and Lee, I.-J. (2020a). Aspergillus niger boosted heat stress tolerance in sunflower and soybean via regulating their metabolic and antioxidant system. </w:t>
      </w:r>
      <w:r w:rsidRPr="00B74A6B">
        <w:rPr>
          <w:i/>
          <w:noProof/>
        </w:rPr>
        <w:t>Journal of Plant Interactions</w:t>
      </w:r>
      <w:r w:rsidRPr="00B74A6B">
        <w:rPr>
          <w:noProof/>
        </w:rPr>
        <w:t xml:space="preserve"> 15(1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223-232.</w:t>
      </w:r>
    </w:p>
    <w:p w14:paraId="53BB3304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Ismail, Hamayun, M., Hussain, A., Iqbal, A., Khan, S.A., and Lee, I.J. (2018). Endophytic Fungus Aspergillus japonicus Mediates Host Plant Growth under Normal and Heat Stress Conditions. </w:t>
      </w:r>
      <w:r w:rsidRPr="00B74A6B">
        <w:rPr>
          <w:i/>
          <w:noProof/>
        </w:rPr>
        <w:t>Biomed Research International</w:t>
      </w:r>
      <w:r w:rsidRPr="00B74A6B">
        <w:rPr>
          <w:noProof/>
        </w:rPr>
        <w:t xml:space="preserve"> 2018. doi: 10.1155/2018/7696831.</w:t>
      </w:r>
    </w:p>
    <w:p w14:paraId="35351E12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Ismail, Hamayun, M., Hussain, A., Khan, S.A., Iqbal, A., and Lee, I.J. (2020b). An endophytic fungus Aspergillus violaceofuscus can be used as heat stress adaptive tool for Glycine max L. and Helianthus annuus L. </w:t>
      </w:r>
      <w:r w:rsidRPr="00B74A6B">
        <w:rPr>
          <w:i/>
          <w:noProof/>
        </w:rPr>
        <w:t>Journal of Applied Botany and Food Quality</w:t>
      </w:r>
      <w:r w:rsidRPr="00B74A6B">
        <w:rPr>
          <w:noProof/>
        </w:rPr>
        <w:t xml:space="preserve"> 93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12-+. doi: 10.5073/Jabfq.2020.093.014.</w:t>
      </w:r>
    </w:p>
    <w:p w14:paraId="069CE578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Ismail, Hussain, A., Mehmood, A., Qadir, M., Husna, H., Iqbal, A., et al. (2020c). Thermal Stress Alleviating Potential of Endophytic Fungus Rhizopus Oryzae Inoculated to Sunflower (Helianthus Annuus L.) and Soybean (Glycine Max L.). </w:t>
      </w:r>
      <w:r w:rsidRPr="00B74A6B">
        <w:rPr>
          <w:i/>
          <w:noProof/>
        </w:rPr>
        <w:t>Pakistan Journal of Botany</w:t>
      </w:r>
      <w:r w:rsidRPr="00B74A6B">
        <w:rPr>
          <w:noProof/>
        </w:rPr>
        <w:t xml:space="preserve"> 52(5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857-1865. doi: 10.30848/Pjb2020-5(10).</w:t>
      </w:r>
    </w:p>
    <w:p w14:paraId="630ADB24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Ismail, H., Muhammad, Hussain, A., Afzal Khan, S., Iqbal, A., and Lee, I.-J. (2019). Aspergillus flavus promoted the growth of soybean and sunflower seedlings at elevated temperature. </w:t>
      </w:r>
      <w:r w:rsidRPr="00B74A6B">
        <w:rPr>
          <w:i/>
          <w:noProof/>
        </w:rPr>
        <w:t>BioMed research international</w:t>
      </w:r>
      <w:r w:rsidRPr="00B74A6B">
        <w:rPr>
          <w:noProof/>
        </w:rPr>
        <w:t xml:space="preserve"> 2019.</w:t>
      </w:r>
    </w:p>
    <w:p w14:paraId="459C9B0E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Issa, A., Esmaeel, Q., Sanchez, L., Courteaux, B., Guise, J.-F., Gibon, Y., et al. (2018). Impacts of Paraburkholderia phytofirmans strain PsJN on tomato (Lycopersicon esculentum L.) under high temperature. </w:t>
      </w:r>
      <w:r w:rsidRPr="00B74A6B">
        <w:rPr>
          <w:i/>
          <w:noProof/>
        </w:rPr>
        <w:t>Frontiers in plant science</w:t>
      </w:r>
      <w:r w:rsidRPr="00B74A6B">
        <w:rPr>
          <w:noProof/>
        </w:rPr>
        <w:t xml:space="preserve"> 9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397.</w:t>
      </w:r>
    </w:p>
    <w:p w14:paraId="549C3C2F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Khan, A.L., Hamayun, M., Radhakrishnan, R., Waqas, M., Kang, S.-M., Kim, Y.-H., et al. (2012a). Mutualistic association of Paecilomyces formosus LHL10 offers thermotolerance to Cucumis sativus. </w:t>
      </w:r>
      <w:r w:rsidRPr="00B74A6B">
        <w:rPr>
          <w:i/>
          <w:noProof/>
        </w:rPr>
        <w:t>Antonie van Leeuwenhoek</w:t>
      </w:r>
      <w:r w:rsidRPr="00B74A6B">
        <w:rPr>
          <w:noProof/>
        </w:rPr>
        <w:t xml:space="preserve"> 101(2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267-279.</w:t>
      </w:r>
    </w:p>
    <w:p w14:paraId="079469BD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Khan, A.L., Hamayun, M., Waqas, M., Kang, S.M., Kim, Y.H., Kim, D.H., et al. (2012b). Exophiala sp.LHL08 association gives heat stress tolerance by avoiding oxidative damage to cucumber plants. </w:t>
      </w:r>
      <w:r w:rsidRPr="00B74A6B">
        <w:rPr>
          <w:i/>
          <w:noProof/>
        </w:rPr>
        <w:t>Biology and Fertility of Soils</w:t>
      </w:r>
      <w:r w:rsidRPr="00B74A6B">
        <w:rPr>
          <w:noProof/>
        </w:rPr>
        <w:t xml:space="preserve"> 48(5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519-529. doi: 10.1007/s00374-011-0649-y.</w:t>
      </w:r>
    </w:p>
    <w:p w14:paraId="03ABFED5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lastRenderedPageBreak/>
        <w:t xml:space="preserve">Khan, A.L., Kang, S.M., Dhakal, K.H., Hussain, J., Adnan, M., Kim, J.G., et al. (2013). Flavonoids and amino acid regulation in Capsicum annuum L. by endophytic fungi under different heat stress regimes. </w:t>
      </w:r>
      <w:r w:rsidRPr="00B74A6B">
        <w:rPr>
          <w:i/>
          <w:noProof/>
        </w:rPr>
        <w:t>Scientia Horticulturae</w:t>
      </w:r>
      <w:r w:rsidRPr="00B74A6B">
        <w:rPr>
          <w:noProof/>
        </w:rPr>
        <w:t xml:space="preserve"> 155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-7. doi: 10.1016/j.scienta.2013.02.028.</w:t>
      </w:r>
    </w:p>
    <w:p w14:paraId="28701F2A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Khan, A.L., Waqas, M., and Lee, I.-J. (2015). Resilience of Penicillium resedanum LK6 and exogenous gibberellin in improving Capsicum annuum growth under abiotic stresses. </w:t>
      </w:r>
      <w:r w:rsidRPr="00B74A6B">
        <w:rPr>
          <w:i/>
          <w:noProof/>
        </w:rPr>
        <w:t>Journal of plant research</w:t>
      </w:r>
      <w:r w:rsidRPr="00B74A6B">
        <w:rPr>
          <w:noProof/>
        </w:rPr>
        <w:t xml:space="preserve"> 128(2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259-268.</w:t>
      </w:r>
    </w:p>
    <w:p w14:paraId="54CC3214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Khan, M.A., Asaf, S., Khan, A.L., Jan, R., Kang, S.-M., Kim, K.-M., et al. (2020a). Extending thermotolerance to tomato seedlings by inoculation with SA1 isolate of Bacillus cereus and comparison with exogenous humic acid application. </w:t>
      </w:r>
      <w:r w:rsidRPr="00B74A6B">
        <w:rPr>
          <w:i/>
          <w:noProof/>
        </w:rPr>
        <w:t>PLoS One</w:t>
      </w:r>
      <w:r w:rsidRPr="00B74A6B">
        <w:rPr>
          <w:noProof/>
        </w:rPr>
        <w:t xml:space="preserve"> 15(4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e0232228.</w:t>
      </w:r>
    </w:p>
    <w:p w14:paraId="2177C6C6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Khan, M.A., Asaf, S., Khan, A.L., Jan, R., Kang, S.M., Kim, K.M., et al. (2020b). Thermotolerance effect of plant growth-promotingBacillus cereusSA1 on soybean during heat stress. </w:t>
      </w:r>
      <w:r w:rsidRPr="00B74A6B">
        <w:rPr>
          <w:i/>
          <w:noProof/>
        </w:rPr>
        <w:t>Bmc Microbiology</w:t>
      </w:r>
      <w:r w:rsidRPr="00B74A6B">
        <w:rPr>
          <w:noProof/>
        </w:rPr>
        <w:t xml:space="preserve"> 20(1). doi: 10.1186/s12866-020-01822-7.</w:t>
      </w:r>
    </w:p>
    <w:p w14:paraId="33A50B81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Li, X., Zhao, C., Zhang, T., Wang, G., Amombo, E., Xie, Y., et al. (2021). Exogenous Aspergillus aculeatus Enhances Drought and Heat Tolerance of Perennial Ryegrass. </w:t>
      </w:r>
      <w:r w:rsidRPr="00B74A6B">
        <w:rPr>
          <w:i/>
          <w:noProof/>
        </w:rPr>
        <w:t>Frontiers in microbiology</w:t>
      </w:r>
      <w:r w:rsidRPr="00B74A6B">
        <w:rPr>
          <w:noProof/>
        </w:rPr>
        <w:t xml:space="preserve"> 12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307.</w:t>
      </w:r>
    </w:p>
    <w:p w14:paraId="7261A261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Martin, C.A., and Stutz, J.C. (2004). Interactive effects of temperature and arbuscular mycorrhizal fungi on growth, P uptake and root respiration of Capsicum annuum L. </w:t>
      </w:r>
      <w:r w:rsidRPr="00B74A6B">
        <w:rPr>
          <w:i/>
          <w:noProof/>
        </w:rPr>
        <w:t>Mycorrhiza</w:t>
      </w:r>
      <w:r w:rsidRPr="00B74A6B">
        <w:rPr>
          <w:noProof/>
        </w:rPr>
        <w:t xml:space="preserve"> 14(4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241-244. doi: 10.1007/s00572-003-0261-6.</w:t>
      </w:r>
    </w:p>
    <w:p w14:paraId="752A0C7A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Mathur, S., and Jajoo, A. (2020). Arbuscular mycorrhizal fungi protects maize plants from high temperature stress by regulating photosystem II heterogeneity. </w:t>
      </w:r>
      <w:r w:rsidRPr="00B74A6B">
        <w:rPr>
          <w:i/>
          <w:noProof/>
        </w:rPr>
        <w:t>Industrial Crops and Products</w:t>
      </w:r>
      <w:r w:rsidRPr="00B74A6B">
        <w:rPr>
          <w:noProof/>
        </w:rPr>
        <w:t xml:space="preserve"> 143. doi: 10.1016/j.indcrop.2019.111934.</w:t>
      </w:r>
    </w:p>
    <w:p w14:paraId="6F76F55B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Mathur, S., Sharma, M.P., and Jajoo, A. (2018). Improved photosynthetic efficacy of maize (Zea mays) plants with arbuscular mycorrhizal fungi (AMF) under high temperature stress. </w:t>
      </w:r>
      <w:r w:rsidRPr="00B74A6B">
        <w:rPr>
          <w:i/>
          <w:noProof/>
        </w:rPr>
        <w:t>Journal of Photochemistry and Photobiology B: Biology</w:t>
      </w:r>
      <w:r w:rsidRPr="00B74A6B">
        <w:rPr>
          <w:noProof/>
        </w:rPr>
        <w:t xml:space="preserve"> 180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49-154.</w:t>
      </w:r>
    </w:p>
    <w:p w14:paraId="4ECCEA58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Maya, M.A., and Matsubara, Y. (2013). Influence of arbuscular mycorrhiza on the growth and antioxidative activity in cyclamen under heat stress. </w:t>
      </w:r>
      <w:r w:rsidRPr="00B74A6B">
        <w:rPr>
          <w:i/>
          <w:noProof/>
        </w:rPr>
        <w:t>Mycorrhiza</w:t>
      </w:r>
      <w:r w:rsidRPr="00B74A6B">
        <w:rPr>
          <w:noProof/>
        </w:rPr>
        <w:t xml:space="preserve"> 23(5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381-390. doi: 10.1007/s00572-013-0477-z.</w:t>
      </w:r>
    </w:p>
    <w:p w14:paraId="25A19E61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Morsy, M.R., Oswald, J., He, J., Tang, Y., and Roossinck, M.J. (2010). Teasing apart a three-way symbiosis: transcriptome analyses of Curvularia protuberata in response to viral infection and heat stress. </w:t>
      </w:r>
      <w:r w:rsidRPr="00B74A6B">
        <w:rPr>
          <w:i/>
          <w:noProof/>
        </w:rPr>
        <w:t>Biochem Biophys Res Commun</w:t>
      </w:r>
      <w:r w:rsidRPr="00B74A6B">
        <w:rPr>
          <w:noProof/>
        </w:rPr>
        <w:t xml:space="preserve"> 401(2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225-230. doi: 10.1016/j.bbrc.2010.09.034.</w:t>
      </w:r>
    </w:p>
    <w:p w14:paraId="4501615D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Mukhtar, T., Rehman, S.U., Smith, D., Sultan, T., Seleiman, M.F., Alsadon, A.A., et al. (2020). Mitigation of Heat Stress in Solanum lycopersicum L. by ACC-deaminase and Exopolysaccharide Producing Bacillus cereus: Effects on Biochemical Profiling. </w:t>
      </w:r>
      <w:r w:rsidRPr="00B74A6B">
        <w:rPr>
          <w:i/>
          <w:noProof/>
        </w:rPr>
        <w:t>Sustainability</w:t>
      </w:r>
      <w:r w:rsidRPr="00B74A6B">
        <w:rPr>
          <w:noProof/>
        </w:rPr>
        <w:t xml:space="preserve"> 12(6). doi: 10.3390/su12062159.</w:t>
      </w:r>
    </w:p>
    <w:p w14:paraId="2DCB0A6E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Sangamesh, M., Jambagi, S., Vasanthakumari, M., Shetty, N.J., Kolte, H., Ravikanth, G., et al. (2018). Thermotolerance of fungal endophytes isolated from plants adapted to the Thar Desert, India. </w:t>
      </w:r>
      <w:r w:rsidRPr="00B74A6B">
        <w:rPr>
          <w:i/>
          <w:noProof/>
        </w:rPr>
        <w:t>Symbiosis</w:t>
      </w:r>
      <w:r w:rsidRPr="00B74A6B">
        <w:rPr>
          <w:noProof/>
        </w:rPr>
        <w:t xml:space="preserve"> 75(2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35-147.</w:t>
      </w:r>
    </w:p>
    <w:p w14:paraId="19B0245E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Sarkar, J., Chakraborty, B., and Chakraborty, U. (2018). Plant growth promoting rhizobacteria protect wheat plants against temperature stress through antioxidant signalling and reducing chloroplast and membrane injury. </w:t>
      </w:r>
      <w:r w:rsidRPr="00B74A6B">
        <w:rPr>
          <w:i/>
          <w:noProof/>
        </w:rPr>
        <w:t>Journal of Plant Growth Regulation</w:t>
      </w:r>
      <w:r w:rsidRPr="00B74A6B">
        <w:rPr>
          <w:noProof/>
        </w:rPr>
        <w:t xml:space="preserve"> 37(4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396-1412.</w:t>
      </w:r>
    </w:p>
    <w:p w14:paraId="27C9FB1D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Shekhawat, K., Sheikh, A., Mariappan, K., Jalal, R., and Hirt, H. (2020). Enterobacter sp. SA187 mediates plant thermotolerance by chromatin modification of heat stress genes. </w:t>
      </w:r>
      <w:r w:rsidRPr="00B74A6B">
        <w:rPr>
          <w:i/>
          <w:noProof/>
        </w:rPr>
        <w:t>bioRxiv</w:t>
      </w:r>
      <w:r w:rsidRPr="00B74A6B">
        <w:rPr>
          <w:noProof/>
        </w:rPr>
        <w:t>.</w:t>
      </w:r>
    </w:p>
    <w:p w14:paraId="7F19B263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lastRenderedPageBreak/>
        <w:t xml:space="preserve">Spiers, D.E., Wax, L.E., Eichen, P.A., Rottinghaus, G.E., Evans, T.J., Keisler, D.H., et al. (2012). Use of different levels of ground endophyte-infected tall fescue seed during heat stress to separate characteristics of fescue toxicosis. </w:t>
      </w:r>
      <w:r w:rsidRPr="00B74A6B">
        <w:rPr>
          <w:i/>
          <w:noProof/>
        </w:rPr>
        <w:t>Journal of Animal Science</w:t>
      </w:r>
      <w:r w:rsidRPr="00B74A6B">
        <w:rPr>
          <w:noProof/>
        </w:rPr>
        <w:t xml:space="preserve"> 90(10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3457-3467. doi: 10.2527/jas.2012-5099.</w:t>
      </w:r>
    </w:p>
    <w:p w14:paraId="3CEFFFEB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Tian, Z.P., Huang, B.R., and Belanger, F.C. (2015). Effects of Epichloe festucae Fungal Endophyte Infection on Drought and Heat Stress Responses of Strong Creeping Red Fescue. </w:t>
      </w:r>
      <w:r w:rsidRPr="00B74A6B">
        <w:rPr>
          <w:i/>
          <w:noProof/>
        </w:rPr>
        <w:t>Journal of the American Society for Horticultural Science</w:t>
      </w:r>
      <w:r w:rsidRPr="00B74A6B">
        <w:rPr>
          <w:noProof/>
        </w:rPr>
        <w:t xml:space="preserve"> 140(3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257-264. doi: Doi 10.21273/Jashs.140.3.257.</w:t>
      </w:r>
    </w:p>
    <w:p w14:paraId="7CEE43FE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Waqas, M., Khan, A.L., Shahzad, R., Ullah, I., Khan, A.R., and Lee, I.J. (2015). Mutualistic fungal endophytes produce phytohormones and organic acids that promote japonica rice plant growth under prolonged heat stress. </w:t>
      </w:r>
      <w:r w:rsidRPr="00B74A6B">
        <w:rPr>
          <w:i/>
          <w:noProof/>
        </w:rPr>
        <w:t>Journal of Zhejiang University-Science B</w:t>
      </w:r>
      <w:r w:rsidRPr="00B74A6B">
        <w:rPr>
          <w:noProof/>
        </w:rPr>
        <w:t xml:space="preserve"> 16(12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011-1018. doi: 10.1631/jzus.B1500081.</w:t>
      </w:r>
    </w:p>
    <w:p w14:paraId="5AF67DF4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Yeasmin, R., Bonser, S.P., Motoki, S., and Nishihara, E. (2019). Arbuscular Mycorrhiza Influences Growth and Nutrient Uptake of Asparagus (Asparagus officinalis L.) under Heat Stress. </w:t>
      </w:r>
      <w:r w:rsidRPr="00B74A6B">
        <w:rPr>
          <w:i/>
          <w:noProof/>
        </w:rPr>
        <w:t>Hortscience</w:t>
      </w:r>
      <w:r w:rsidRPr="00B74A6B">
        <w:rPr>
          <w:noProof/>
        </w:rPr>
        <w:t xml:space="preserve"> 54(5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846-850. doi: 10.21273/Hortsci13587-18.</w:t>
      </w:r>
    </w:p>
    <w:p w14:paraId="27C02D2F" w14:textId="77777777" w:rsidR="00B74A6B" w:rsidRPr="00B74A6B" w:rsidRDefault="00B74A6B" w:rsidP="00B74A6B">
      <w:pPr>
        <w:pStyle w:val="EndNoteBibliography"/>
        <w:ind w:left="720" w:hanging="720"/>
        <w:rPr>
          <w:noProof/>
        </w:rPr>
      </w:pPr>
      <w:r w:rsidRPr="00B74A6B">
        <w:rPr>
          <w:noProof/>
        </w:rPr>
        <w:t xml:space="preserve">Zhu, X.C., Song, F.B., Liu, S.Q., and Liu, T.D. (2011). Effects of arbuscular mycorrhizal fungus on photosynthesis and water status of maize under high temperature stress. </w:t>
      </w:r>
      <w:r w:rsidRPr="00B74A6B">
        <w:rPr>
          <w:i/>
          <w:noProof/>
        </w:rPr>
        <w:t>Plant and Soil</w:t>
      </w:r>
      <w:r w:rsidRPr="00B74A6B">
        <w:rPr>
          <w:noProof/>
        </w:rPr>
        <w:t xml:space="preserve"> 346(1-2)</w:t>
      </w:r>
      <w:r w:rsidRPr="00B74A6B">
        <w:rPr>
          <w:b/>
          <w:noProof/>
        </w:rPr>
        <w:t>,</w:t>
      </w:r>
      <w:r w:rsidRPr="00B74A6B">
        <w:rPr>
          <w:noProof/>
        </w:rPr>
        <w:t xml:space="preserve"> 189-199. doi: 10.1007/s11104-011-0809-8.</w:t>
      </w:r>
    </w:p>
    <w:p w14:paraId="61F86D50" w14:textId="01B141F6" w:rsidR="00B74A6B" w:rsidRDefault="00B74A6B">
      <w:pPr>
        <w:rPr>
          <w:lang w:val="en-US"/>
        </w:rPr>
      </w:pPr>
      <w:r>
        <w:rPr>
          <w:lang w:val="en-US"/>
        </w:rPr>
        <w:fldChar w:fldCharType="end"/>
      </w:r>
    </w:p>
    <w:p w14:paraId="083C2395" w14:textId="1B7C91B3" w:rsidR="00EA7669" w:rsidRDefault="00EA7669">
      <w:pPr>
        <w:rPr>
          <w:lang w:val="en-US"/>
        </w:rPr>
      </w:pPr>
    </w:p>
    <w:p w14:paraId="14EE3800" w14:textId="11E725C7" w:rsidR="00EA7669" w:rsidRDefault="00EA7669">
      <w:pPr>
        <w:rPr>
          <w:lang w:val="en-US"/>
        </w:rPr>
      </w:pPr>
    </w:p>
    <w:p w14:paraId="6BA10B99" w14:textId="1C46D14A" w:rsidR="00EA7669" w:rsidRDefault="00EA7669">
      <w:pPr>
        <w:rPr>
          <w:lang w:val="en-US"/>
        </w:rPr>
      </w:pPr>
    </w:p>
    <w:p w14:paraId="63D7BC27" w14:textId="665A0DD1" w:rsidR="00EA7669" w:rsidRDefault="00EA7669">
      <w:pPr>
        <w:rPr>
          <w:lang w:val="en-US"/>
        </w:rPr>
      </w:pPr>
    </w:p>
    <w:p w14:paraId="148BBD61" w14:textId="4145F842" w:rsidR="00EA7669" w:rsidRPr="004A2896" w:rsidRDefault="00EA7669" w:rsidP="00EA7669">
      <w:pPr>
        <w:rPr>
          <w:rFonts w:ascii="Times New Roman" w:hAnsi="Times New Roman" w:cs="Times New Roman"/>
          <w:color w:val="000000" w:themeColor="text1"/>
          <w:sz w:val="22"/>
          <w:szCs w:val="22"/>
          <w:lang w:val="en-US"/>
        </w:rPr>
      </w:pPr>
      <w:r w:rsidRPr="004A2896">
        <w:rPr>
          <w:rFonts w:ascii="Times New Roman" w:hAnsi="Times New Roman" w:cs="Times New Roman"/>
          <w:color w:val="000000" w:themeColor="text1"/>
          <w:sz w:val="22"/>
          <w:szCs w:val="22"/>
          <w:lang w:val="en-GB"/>
        </w:rPr>
        <w:t>Supplementary table 2 (</w:t>
      </w:r>
      <w:r w:rsidRPr="004A2896">
        <w:rPr>
          <w:rFonts w:ascii="Times New Roman" w:hAnsi="Times New Roman" w:cs="Times New Roman"/>
          <w:color w:val="000000" w:themeColor="text1"/>
          <w:sz w:val="22"/>
          <w:szCs w:val="22"/>
          <w:lang w:val="en-US"/>
        </w:rPr>
        <w:t xml:space="preserve">ST2): Publication bias as tested by </w:t>
      </w:r>
      <w:r w:rsidRPr="004A2896">
        <w:rPr>
          <w:rStyle w:val="gchyanpcm0b"/>
          <w:rFonts w:ascii="Times New Roman" w:hAnsi="Times New Roman" w:cs="Times New Roman"/>
          <w:color w:val="000000" w:themeColor="text1"/>
          <w:sz w:val="22"/>
          <w:szCs w:val="22"/>
          <w:bdr w:val="none" w:sz="0" w:space="0" w:color="auto" w:frame="1"/>
        </w:rPr>
        <w:t xml:space="preserve">Eggers' test of significant of Funnel plot asymmetry. Values of SMD </w:t>
      </w:r>
      <w:r w:rsidR="00085D93">
        <w:rPr>
          <w:rStyle w:val="gchyanpcm0b"/>
          <w:rFonts w:ascii="Times New Roman" w:hAnsi="Times New Roman" w:cs="Times New Roman"/>
          <w:color w:val="000000" w:themeColor="text1"/>
          <w:sz w:val="22"/>
          <w:szCs w:val="22"/>
          <w:bdr w:val="none" w:sz="0" w:space="0" w:color="auto" w:frame="1"/>
          <w:lang w:val="en-US"/>
        </w:rPr>
        <w:t>that are</w:t>
      </w:r>
      <w:r w:rsidRPr="004A2896">
        <w:rPr>
          <w:rStyle w:val="gchyanpcm0b"/>
          <w:rFonts w:ascii="Times New Roman" w:hAnsi="Times New Roman" w:cs="Times New Roman"/>
          <w:color w:val="000000" w:themeColor="text1"/>
          <w:sz w:val="22"/>
          <w:szCs w:val="22"/>
          <w:bdr w:val="none" w:sz="0" w:space="0" w:color="auto" w:frame="1"/>
        </w:rPr>
        <w:t xml:space="preserve"> bolded indicates that the effect size was significant at least p &lt;0.05.</w:t>
      </w:r>
    </w:p>
    <w:p w14:paraId="4FECDC6C" w14:textId="77777777" w:rsidR="00EA7669" w:rsidRPr="004A2896" w:rsidRDefault="00EA7669" w:rsidP="00EA7669">
      <w:pPr>
        <w:rPr>
          <w:rFonts w:ascii="Times New Roman" w:hAnsi="Times New Roman" w:cs="Times New Roman"/>
          <w:color w:val="000000" w:themeColor="text1"/>
          <w:sz w:val="22"/>
          <w:szCs w:val="22"/>
          <w:lang w:val="en-US"/>
        </w:rPr>
      </w:pPr>
    </w:p>
    <w:tbl>
      <w:tblPr>
        <w:tblStyle w:val="TableGrid"/>
        <w:tblW w:w="6805" w:type="dxa"/>
        <w:jc w:val="center"/>
        <w:tblLayout w:type="fixed"/>
        <w:tblLook w:val="0600" w:firstRow="0" w:lastRow="0" w:firstColumn="0" w:lastColumn="0" w:noHBand="1" w:noVBand="1"/>
      </w:tblPr>
      <w:tblGrid>
        <w:gridCol w:w="1496"/>
        <w:gridCol w:w="1576"/>
        <w:gridCol w:w="1040"/>
        <w:gridCol w:w="1134"/>
        <w:gridCol w:w="1559"/>
      </w:tblGrid>
      <w:tr w:rsidR="00EA7669" w:rsidRPr="004A2896" w14:paraId="02A013F8" w14:textId="77777777" w:rsidTr="00442BEA">
        <w:trPr>
          <w:trHeight w:val="1013"/>
          <w:jc w:val="center"/>
        </w:trPr>
        <w:tc>
          <w:tcPr>
            <w:tcW w:w="1496" w:type="dxa"/>
            <w:hideMark/>
          </w:tcPr>
          <w:p w14:paraId="4CD0FF30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Biomass</w:t>
            </w:r>
          </w:p>
        </w:tc>
        <w:tc>
          <w:tcPr>
            <w:tcW w:w="1576" w:type="dxa"/>
            <w:hideMark/>
          </w:tcPr>
          <w:p w14:paraId="08DABA1E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</w:t>
            </w: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</w:t>
            </w: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conditions</w:t>
            </w:r>
          </w:p>
        </w:tc>
        <w:tc>
          <w:tcPr>
            <w:tcW w:w="1040" w:type="dxa"/>
            <w:hideMark/>
          </w:tcPr>
          <w:p w14:paraId="4A22D708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MD</w:t>
            </w:r>
          </w:p>
        </w:tc>
        <w:tc>
          <w:tcPr>
            <w:tcW w:w="1134" w:type="dxa"/>
            <w:hideMark/>
          </w:tcPr>
          <w:p w14:paraId="35A02858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Eggers' test</w:t>
            </w:r>
          </w:p>
        </w:tc>
        <w:tc>
          <w:tcPr>
            <w:tcW w:w="1559" w:type="dxa"/>
            <w:hideMark/>
          </w:tcPr>
          <w:p w14:paraId="5C389B06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MD (after trim fill)</w:t>
            </w:r>
          </w:p>
        </w:tc>
      </w:tr>
      <w:tr w:rsidR="00EA7669" w:rsidRPr="004A2896" w14:paraId="731F482D" w14:textId="77777777" w:rsidTr="00442BEA">
        <w:trPr>
          <w:trHeight w:val="789"/>
          <w:jc w:val="center"/>
        </w:trPr>
        <w:tc>
          <w:tcPr>
            <w:tcW w:w="1496" w:type="dxa"/>
            <w:vMerge w:val="restart"/>
            <w:hideMark/>
          </w:tcPr>
          <w:p w14:paraId="522ABBF4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Shoot dry biomass</w:t>
            </w:r>
          </w:p>
        </w:tc>
        <w:tc>
          <w:tcPr>
            <w:tcW w:w="1576" w:type="dxa"/>
            <w:hideMark/>
          </w:tcPr>
          <w:p w14:paraId="4C795596" w14:textId="6ACE0CED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65D53315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0.4395</w:t>
            </w:r>
          </w:p>
        </w:tc>
        <w:tc>
          <w:tcPr>
            <w:tcW w:w="1134" w:type="dxa"/>
          </w:tcPr>
          <w:p w14:paraId="3F15936E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1136</w:t>
            </w:r>
          </w:p>
        </w:tc>
        <w:tc>
          <w:tcPr>
            <w:tcW w:w="1559" w:type="dxa"/>
          </w:tcPr>
          <w:p w14:paraId="39C5C4E5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EA7669" w:rsidRPr="004A2896" w14:paraId="0929B84A" w14:textId="77777777" w:rsidTr="00442BEA">
        <w:trPr>
          <w:trHeight w:val="789"/>
          <w:jc w:val="center"/>
        </w:trPr>
        <w:tc>
          <w:tcPr>
            <w:tcW w:w="1496" w:type="dxa"/>
            <w:vMerge/>
            <w:hideMark/>
          </w:tcPr>
          <w:p w14:paraId="1220CF07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  <w:hideMark/>
          </w:tcPr>
          <w:p w14:paraId="0FB2E995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5DB7A8C8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0.7677</w:t>
            </w:r>
          </w:p>
        </w:tc>
        <w:tc>
          <w:tcPr>
            <w:tcW w:w="1134" w:type="dxa"/>
          </w:tcPr>
          <w:p w14:paraId="69D2EE93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3783</w:t>
            </w:r>
          </w:p>
        </w:tc>
        <w:tc>
          <w:tcPr>
            <w:tcW w:w="1559" w:type="dxa"/>
          </w:tcPr>
          <w:p w14:paraId="5C176926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EA7669" w:rsidRPr="004A2896" w14:paraId="3C68E81D" w14:textId="77777777" w:rsidTr="00442BEA">
        <w:trPr>
          <w:trHeight w:val="676"/>
          <w:jc w:val="center"/>
        </w:trPr>
        <w:tc>
          <w:tcPr>
            <w:tcW w:w="1496" w:type="dxa"/>
            <w:vMerge w:val="restart"/>
            <w:hideMark/>
          </w:tcPr>
          <w:p w14:paraId="208FAE6D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oot dry biomass</w:t>
            </w:r>
          </w:p>
        </w:tc>
        <w:tc>
          <w:tcPr>
            <w:tcW w:w="1576" w:type="dxa"/>
            <w:hideMark/>
          </w:tcPr>
          <w:p w14:paraId="43234046" w14:textId="1C390FA3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3A658B81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6046</w:t>
            </w:r>
          </w:p>
        </w:tc>
        <w:tc>
          <w:tcPr>
            <w:tcW w:w="1134" w:type="dxa"/>
          </w:tcPr>
          <w:p w14:paraId="64A5B80A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191</w:t>
            </w:r>
          </w:p>
        </w:tc>
        <w:tc>
          <w:tcPr>
            <w:tcW w:w="1559" w:type="dxa"/>
          </w:tcPr>
          <w:p w14:paraId="44925237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5674D9BB" w14:textId="77777777" w:rsidTr="00442BEA">
        <w:trPr>
          <w:trHeight w:val="866"/>
          <w:jc w:val="center"/>
        </w:trPr>
        <w:tc>
          <w:tcPr>
            <w:tcW w:w="1496" w:type="dxa"/>
            <w:vMerge/>
            <w:hideMark/>
          </w:tcPr>
          <w:p w14:paraId="1F9D7C1A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  <w:hideMark/>
          </w:tcPr>
          <w:p w14:paraId="77AEA392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01C605BD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4A2896">
              <w:rPr>
                <w:rStyle w:val="gchyanpcd1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0.4728</w:t>
            </w:r>
          </w:p>
        </w:tc>
        <w:tc>
          <w:tcPr>
            <w:tcW w:w="1134" w:type="dxa"/>
          </w:tcPr>
          <w:p w14:paraId="24D6D424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Style w:val="gchyanpcd1b"/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0.0005</w:t>
            </w:r>
          </w:p>
        </w:tc>
        <w:tc>
          <w:tcPr>
            <w:tcW w:w="1559" w:type="dxa"/>
          </w:tcPr>
          <w:p w14:paraId="6095308F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0.2805</w:t>
            </w:r>
          </w:p>
        </w:tc>
      </w:tr>
      <w:tr w:rsidR="00EA7669" w:rsidRPr="004A2896" w14:paraId="323720F1" w14:textId="77777777" w:rsidTr="00442BEA">
        <w:trPr>
          <w:trHeight w:val="676"/>
          <w:jc w:val="center"/>
        </w:trPr>
        <w:tc>
          <w:tcPr>
            <w:tcW w:w="1496" w:type="dxa"/>
            <w:hideMark/>
          </w:tcPr>
          <w:p w14:paraId="5BD1B778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hoot length</w:t>
            </w:r>
          </w:p>
        </w:tc>
        <w:tc>
          <w:tcPr>
            <w:tcW w:w="1576" w:type="dxa"/>
            <w:hideMark/>
          </w:tcPr>
          <w:p w14:paraId="17785CF3" w14:textId="785FCFA3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7F928E65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1.9070</w:t>
            </w:r>
          </w:p>
        </w:tc>
        <w:tc>
          <w:tcPr>
            <w:tcW w:w="1134" w:type="dxa"/>
          </w:tcPr>
          <w:p w14:paraId="346DBAC5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009</w:t>
            </w:r>
          </w:p>
        </w:tc>
        <w:tc>
          <w:tcPr>
            <w:tcW w:w="1559" w:type="dxa"/>
          </w:tcPr>
          <w:p w14:paraId="70A2D7A1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1.3906</w:t>
            </w:r>
          </w:p>
        </w:tc>
      </w:tr>
      <w:tr w:rsidR="00EA7669" w:rsidRPr="004A2896" w14:paraId="6F893B33" w14:textId="77777777" w:rsidTr="00442BEA">
        <w:trPr>
          <w:trHeight w:val="676"/>
          <w:jc w:val="center"/>
        </w:trPr>
        <w:tc>
          <w:tcPr>
            <w:tcW w:w="1496" w:type="dxa"/>
            <w:hideMark/>
          </w:tcPr>
          <w:p w14:paraId="07F7954C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  <w:hideMark/>
          </w:tcPr>
          <w:p w14:paraId="40272C9F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39E7A974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1.9891</w:t>
            </w:r>
          </w:p>
        </w:tc>
        <w:tc>
          <w:tcPr>
            <w:tcW w:w="1134" w:type="dxa"/>
          </w:tcPr>
          <w:p w14:paraId="075C8AE1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&lt;0.0001</w:t>
            </w:r>
          </w:p>
        </w:tc>
        <w:tc>
          <w:tcPr>
            <w:tcW w:w="1559" w:type="dxa"/>
          </w:tcPr>
          <w:p w14:paraId="04489503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1.2206</w:t>
            </w:r>
          </w:p>
        </w:tc>
      </w:tr>
      <w:tr w:rsidR="00EA7669" w:rsidRPr="004A2896" w14:paraId="0A43237F" w14:textId="77777777" w:rsidTr="00442BEA">
        <w:trPr>
          <w:trHeight w:val="676"/>
          <w:jc w:val="center"/>
        </w:trPr>
        <w:tc>
          <w:tcPr>
            <w:tcW w:w="1496" w:type="dxa"/>
          </w:tcPr>
          <w:p w14:paraId="7EB10CAF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lastRenderedPageBreak/>
              <w:t>Root length</w:t>
            </w:r>
          </w:p>
        </w:tc>
        <w:tc>
          <w:tcPr>
            <w:tcW w:w="1576" w:type="dxa"/>
          </w:tcPr>
          <w:p w14:paraId="69408AD6" w14:textId="340D1058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6C1B17EB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0.6765</w:t>
            </w:r>
          </w:p>
        </w:tc>
        <w:tc>
          <w:tcPr>
            <w:tcW w:w="1134" w:type="dxa"/>
          </w:tcPr>
          <w:p w14:paraId="66718CF4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033</w:t>
            </w:r>
          </w:p>
        </w:tc>
        <w:tc>
          <w:tcPr>
            <w:tcW w:w="1559" w:type="dxa"/>
          </w:tcPr>
          <w:p w14:paraId="2D394CC6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4106</w:t>
            </w:r>
          </w:p>
        </w:tc>
      </w:tr>
      <w:tr w:rsidR="00EA7669" w:rsidRPr="004A2896" w14:paraId="4E07A809" w14:textId="77777777" w:rsidTr="00442BEA">
        <w:trPr>
          <w:trHeight w:val="676"/>
          <w:jc w:val="center"/>
        </w:trPr>
        <w:tc>
          <w:tcPr>
            <w:tcW w:w="1496" w:type="dxa"/>
          </w:tcPr>
          <w:p w14:paraId="4CB57143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67C70508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5919011C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6739</w:t>
            </w:r>
          </w:p>
        </w:tc>
        <w:tc>
          <w:tcPr>
            <w:tcW w:w="1134" w:type="dxa"/>
          </w:tcPr>
          <w:p w14:paraId="2F4C7D05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042</w:t>
            </w:r>
          </w:p>
        </w:tc>
        <w:tc>
          <w:tcPr>
            <w:tcW w:w="1559" w:type="dxa"/>
          </w:tcPr>
          <w:p w14:paraId="2464E73C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-0.1585</w:t>
            </w:r>
          </w:p>
        </w:tc>
      </w:tr>
      <w:tr w:rsidR="00EA7669" w:rsidRPr="004A2896" w14:paraId="6DA20354" w14:textId="77777777" w:rsidTr="00442BEA">
        <w:trPr>
          <w:trHeight w:val="676"/>
          <w:jc w:val="center"/>
        </w:trPr>
        <w:tc>
          <w:tcPr>
            <w:tcW w:w="1496" w:type="dxa"/>
          </w:tcPr>
          <w:p w14:paraId="16C646CD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RWC</w:t>
            </w:r>
          </w:p>
        </w:tc>
        <w:tc>
          <w:tcPr>
            <w:tcW w:w="1576" w:type="dxa"/>
          </w:tcPr>
          <w:p w14:paraId="4F96DEAB" w14:textId="4547BD84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69E928CD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9610</w:t>
            </w:r>
          </w:p>
        </w:tc>
        <w:tc>
          <w:tcPr>
            <w:tcW w:w="1134" w:type="dxa"/>
          </w:tcPr>
          <w:p w14:paraId="30CF22C8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3076</w:t>
            </w:r>
          </w:p>
        </w:tc>
        <w:tc>
          <w:tcPr>
            <w:tcW w:w="1559" w:type="dxa"/>
          </w:tcPr>
          <w:p w14:paraId="15761220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7F3C6776" w14:textId="77777777" w:rsidTr="00442BEA">
        <w:trPr>
          <w:trHeight w:val="676"/>
          <w:jc w:val="center"/>
        </w:trPr>
        <w:tc>
          <w:tcPr>
            <w:tcW w:w="1496" w:type="dxa"/>
          </w:tcPr>
          <w:p w14:paraId="7B66A612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2BFE0AC9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4BF07971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1.6640</w:t>
            </w:r>
          </w:p>
        </w:tc>
        <w:tc>
          <w:tcPr>
            <w:tcW w:w="1134" w:type="dxa"/>
          </w:tcPr>
          <w:p w14:paraId="636FB545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3513</w:t>
            </w:r>
          </w:p>
        </w:tc>
        <w:tc>
          <w:tcPr>
            <w:tcW w:w="1559" w:type="dxa"/>
          </w:tcPr>
          <w:p w14:paraId="4F8A145F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74B32D6E" w14:textId="77777777" w:rsidTr="00442BEA">
        <w:trPr>
          <w:trHeight w:val="676"/>
          <w:jc w:val="center"/>
        </w:trPr>
        <w:tc>
          <w:tcPr>
            <w:tcW w:w="1496" w:type="dxa"/>
          </w:tcPr>
          <w:p w14:paraId="4B5A09BC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Photosynthesis</w:t>
            </w:r>
          </w:p>
        </w:tc>
        <w:tc>
          <w:tcPr>
            <w:tcW w:w="1576" w:type="dxa"/>
          </w:tcPr>
          <w:p w14:paraId="5834527A" w14:textId="2D29DB06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6A4D02B6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1.7944</w:t>
            </w:r>
          </w:p>
        </w:tc>
        <w:tc>
          <w:tcPr>
            <w:tcW w:w="1134" w:type="dxa"/>
          </w:tcPr>
          <w:p w14:paraId="276DEBA4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301</w:t>
            </w:r>
          </w:p>
        </w:tc>
        <w:tc>
          <w:tcPr>
            <w:tcW w:w="1559" w:type="dxa"/>
          </w:tcPr>
          <w:p w14:paraId="3EF5BF28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50D867CB" w14:textId="77777777" w:rsidTr="00442BEA">
        <w:trPr>
          <w:trHeight w:val="676"/>
          <w:jc w:val="center"/>
        </w:trPr>
        <w:tc>
          <w:tcPr>
            <w:tcW w:w="1496" w:type="dxa"/>
          </w:tcPr>
          <w:p w14:paraId="18E2D53E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511B5DCD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21EA56BE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2.8008</w:t>
            </w:r>
          </w:p>
        </w:tc>
        <w:tc>
          <w:tcPr>
            <w:tcW w:w="1134" w:type="dxa"/>
          </w:tcPr>
          <w:p w14:paraId="360E85A0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148</w:t>
            </w:r>
          </w:p>
        </w:tc>
        <w:tc>
          <w:tcPr>
            <w:tcW w:w="1559" w:type="dxa"/>
          </w:tcPr>
          <w:p w14:paraId="6629135B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10D4B1BE" w14:textId="77777777" w:rsidTr="00442BEA">
        <w:trPr>
          <w:trHeight w:val="676"/>
          <w:jc w:val="center"/>
        </w:trPr>
        <w:tc>
          <w:tcPr>
            <w:tcW w:w="1496" w:type="dxa"/>
          </w:tcPr>
          <w:p w14:paraId="1912B981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Total Chlorophyll</w:t>
            </w:r>
          </w:p>
        </w:tc>
        <w:tc>
          <w:tcPr>
            <w:tcW w:w="1576" w:type="dxa"/>
          </w:tcPr>
          <w:p w14:paraId="7E634CC5" w14:textId="3746F076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428529A3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0.9443</w:t>
            </w:r>
          </w:p>
        </w:tc>
        <w:tc>
          <w:tcPr>
            <w:tcW w:w="1134" w:type="dxa"/>
          </w:tcPr>
          <w:p w14:paraId="099B26AA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1111</w:t>
            </w:r>
          </w:p>
        </w:tc>
        <w:tc>
          <w:tcPr>
            <w:tcW w:w="1559" w:type="dxa"/>
          </w:tcPr>
          <w:p w14:paraId="2026F012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0E8AA7CA" w14:textId="77777777" w:rsidTr="00442BEA">
        <w:trPr>
          <w:trHeight w:val="676"/>
          <w:jc w:val="center"/>
        </w:trPr>
        <w:tc>
          <w:tcPr>
            <w:tcW w:w="1496" w:type="dxa"/>
          </w:tcPr>
          <w:p w14:paraId="4AB37946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6240558F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591F34B3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1.3665</w:t>
            </w:r>
          </w:p>
        </w:tc>
        <w:tc>
          <w:tcPr>
            <w:tcW w:w="1134" w:type="dxa"/>
          </w:tcPr>
          <w:p w14:paraId="1D35AA7F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099</w:t>
            </w:r>
          </w:p>
        </w:tc>
        <w:tc>
          <w:tcPr>
            <w:tcW w:w="1559" w:type="dxa"/>
          </w:tcPr>
          <w:p w14:paraId="2EDA7A18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0.8653</w:t>
            </w:r>
          </w:p>
        </w:tc>
      </w:tr>
      <w:tr w:rsidR="00EA7669" w:rsidRPr="004A2896" w14:paraId="4D8B7F1A" w14:textId="77777777" w:rsidTr="00442BEA">
        <w:trPr>
          <w:trHeight w:val="676"/>
          <w:jc w:val="center"/>
        </w:trPr>
        <w:tc>
          <w:tcPr>
            <w:tcW w:w="1496" w:type="dxa"/>
          </w:tcPr>
          <w:p w14:paraId="7853A547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omatal conductance</w:t>
            </w:r>
          </w:p>
        </w:tc>
        <w:tc>
          <w:tcPr>
            <w:tcW w:w="1576" w:type="dxa"/>
          </w:tcPr>
          <w:p w14:paraId="3BF89E23" w14:textId="508329C2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4BD77C9B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1.1473</w:t>
            </w:r>
          </w:p>
        </w:tc>
        <w:tc>
          <w:tcPr>
            <w:tcW w:w="1134" w:type="dxa"/>
          </w:tcPr>
          <w:p w14:paraId="24D4229F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2921</w:t>
            </w:r>
          </w:p>
        </w:tc>
        <w:tc>
          <w:tcPr>
            <w:tcW w:w="1559" w:type="dxa"/>
          </w:tcPr>
          <w:p w14:paraId="7940FF35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152D91B0" w14:textId="77777777" w:rsidTr="00442BEA">
        <w:trPr>
          <w:trHeight w:val="676"/>
          <w:jc w:val="center"/>
        </w:trPr>
        <w:tc>
          <w:tcPr>
            <w:tcW w:w="1496" w:type="dxa"/>
          </w:tcPr>
          <w:p w14:paraId="7B97E32E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0CF35AA5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6EE91407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1.2158</w:t>
            </w:r>
          </w:p>
        </w:tc>
        <w:tc>
          <w:tcPr>
            <w:tcW w:w="1134" w:type="dxa"/>
          </w:tcPr>
          <w:p w14:paraId="7EB23132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2234</w:t>
            </w:r>
          </w:p>
        </w:tc>
        <w:tc>
          <w:tcPr>
            <w:tcW w:w="1559" w:type="dxa"/>
          </w:tcPr>
          <w:p w14:paraId="151657A8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4428C588" w14:textId="77777777" w:rsidTr="00442BEA">
        <w:trPr>
          <w:trHeight w:val="676"/>
          <w:jc w:val="center"/>
        </w:trPr>
        <w:tc>
          <w:tcPr>
            <w:tcW w:w="1496" w:type="dxa"/>
          </w:tcPr>
          <w:p w14:paraId="103AD59F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proofErr w:type="spellStart"/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Fv</w:t>
            </w:r>
            <w:proofErr w:type="spellEnd"/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/Fm</w:t>
            </w:r>
          </w:p>
        </w:tc>
        <w:tc>
          <w:tcPr>
            <w:tcW w:w="1576" w:type="dxa"/>
          </w:tcPr>
          <w:p w14:paraId="3C21EF95" w14:textId="54B5EC71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7CF0F128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1339</w:t>
            </w:r>
          </w:p>
        </w:tc>
        <w:tc>
          <w:tcPr>
            <w:tcW w:w="1134" w:type="dxa"/>
          </w:tcPr>
          <w:p w14:paraId="4260770E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635</w:t>
            </w:r>
          </w:p>
        </w:tc>
        <w:tc>
          <w:tcPr>
            <w:tcW w:w="1559" w:type="dxa"/>
          </w:tcPr>
          <w:p w14:paraId="09C420BE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70339C45" w14:textId="77777777" w:rsidTr="00442BEA">
        <w:trPr>
          <w:trHeight w:val="676"/>
          <w:jc w:val="center"/>
        </w:trPr>
        <w:tc>
          <w:tcPr>
            <w:tcW w:w="1496" w:type="dxa"/>
          </w:tcPr>
          <w:p w14:paraId="6B2EC832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7CC3258A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6584173E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0.9496</w:t>
            </w:r>
          </w:p>
        </w:tc>
        <w:tc>
          <w:tcPr>
            <w:tcW w:w="1134" w:type="dxa"/>
          </w:tcPr>
          <w:p w14:paraId="177C85F5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114</w:t>
            </w:r>
          </w:p>
        </w:tc>
        <w:tc>
          <w:tcPr>
            <w:tcW w:w="1559" w:type="dxa"/>
          </w:tcPr>
          <w:p w14:paraId="1F2BD914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059E27E8" w14:textId="77777777" w:rsidTr="00442BEA">
        <w:trPr>
          <w:trHeight w:val="676"/>
          <w:jc w:val="center"/>
        </w:trPr>
        <w:tc>
          <w:tcPr>
            <w:tcW w:w="1496" w:type="dxa"/>
          </w:tcPr>
          <w:p w14:paraId="06FEF244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CAROTENOIDs</w:t>
            </w:r>
          </w:p>
        </w:tc>
        <w:tc>
          <w:tcPr>
            <w:tcW w:w="1576" w:type="dxa"/>
          </w:tcPr>
          <w:p w14:paraId="7DA0BD17" w14:textId="4A1B89F6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1A8329DF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5212</w:t>
            </w:r>
          </w:p>
        </w:tc>
        <w:tc>
          <w:tcPr>
            <w:tcW w:w="1134" w:type="dxa"/>
          </w:tcPr>
          <w:p w14:paraId="34EA1612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219</w:t>
            </w:r>
          </w:p>
        </w:tc>
        <w:tc>
          <w:tcPr>
            <w:tcW w:w="1559" w:type="dxa"/>
          </w:tcPr>
          <w:p w14:paraId="135D8403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1B9EEBC6" w14:textId="77777777" w:rsidTr="00442BEA">
        <w:trPr>
          <w:trHeight w:val="676"/>
          <w:jc w:val="center"/>
        </w:trPr>
        <w:tc>
          <w:tcPr>
            <w:tcW w:w="1496" w:type="dxa"/>
          </w:tcPr>
          <w:p w14:paraId="1F6DA754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4CB91642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7397CC86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1.1909</w:t>
            </w:r>
          </w:p>
        </w:tc>
        <w:tc>
          <w:tcPr>
            <w:tcW w:w="1134" w:type="dxa"/>
          </w:tcPr>
          <w:p w14:paraId="218E15C3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&lt;0.0001</w:t>
            </w:r>
          </w:p>
        </w:tc>
        <w:tc>
          <w:tcPr>
            <w:tcW w:w="1559" w:type="dxa"/>
          </w:tcPr>
          <w:p w14:paraId="62E58EAA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0.8057</w:t>
            </w:r>
          </w:p>
        </w:tc>
      </w:tr>
      <w:tr w:rsidR="00EA7669" w:rsidRPr="004A2896" w14:paraId="35FAECAB" w14:textId="77777777" w:rsidTr="00442BEA">
        <w:trPr>
          <w:trHeight w:val="676"/>
          <w:jc w:val="center"/>
        </w:trPr>
        <w:tc>
          <w:tcPr>
            <w:tcW w:w="1496" w:type="dxa"/>
          </w:tcPr>
          <w:p w14:paraId="3AC7C081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Style w:val="gchyanpcc0b"/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FLAVONOIDS</w:t>
            </w:r>
          </w:p>
        </w:tc>
        <w:tc>
          <w:tcPr>
            <w:tcW w:w="1576" w:type="dxa"/>
          </w:tcPr>
          <w:p w14:paraId="1C30E9D6" w14:textId="17EF507B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1B876979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7419</w:t>
            </w:r>
          </w:p>
        </w:tc>
        <w:tc>
          <w:tcPr>
            <w:tcW w:w="1134" w:type="dxa"/>
          </w:tcPr>
          <w:p w14:paraId="34E5F94F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024</w:t>
            </w:r>
          </w:p>
        </w:tc>
        <w:tc>
          <w:tcPr>
            <w:tcW w:w="1559" w:type="dxa"/>
          </w:tcPr>
          <w:p w14:paraId="759A27EF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4927</w:t>
            </w:r>
          </w:p>
        </w:tc>
      </w:tr>
      <w:tr w:rsidR="00EA7669" w:rsidRPr="004A2896" w14:paraId="69859B7B" w14:textId="77777777" w:rsidTr="00442BEA">
        <w:trPr>
          <w:trHeight w:val="676"/>
          <w:jc w:val="center"/>
        </w:trPr>
        <w:tc>
          <w:tcPr>
            <w:tcW w:w="1496" w:type="dxa"/>
          </w:tcPr>
          <w:p w14:paraId="765624E0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61D18D86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3F2F3A1A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0</w:t>
            </w: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.</w:t>
            </w: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9584</w:t>
            </w:r>
          </w:p>
        </w:tc>
        <w:tc>
          <w:tcPr>
            <w:tcW w:w="1134" w:type="dxa"/>
          </w:tcPr>
          <w:p w14:paraId="11D4CAEB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&lt;0.0001</w:t>
            </w:r>
          </w:p>
        </w:tc>
        <w:tc>
          <w:tcPr>
            <w:tcW w:w="1559" w:type="dxa"/>
          </w:tcPr>
          <w:p w14:paraId="2B795A30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6206</w:t>
            </w:r>
          </w:p>
        </w:tc>
      </w:tr>
      <w:tr w:rsidR="00EA7669" w:rsidRPr="004A2896" w14:paraId="3800AE85" w14:textId="77777777" w:rsidTr="00442BEA">
        <w:trPr>
          <w:trHeight w:val="676"/>
          <w:jc w:val="center"/>
        </w:trPr>
        <w:tc>
          <w:tcPr>
            <w:tcW w:w="1496" w:type="dxa"/>
          </w:tcPr>
          <w:p w14:paraId="45AAB8CA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PHENOLICS</w:t>
            </w:r>
          </w:p>
        </w:tc>
        <w:tc>
          <w:tcPr>
            <w:tcW w:w="1576" w:type="dxa"/>
          </w:tcPr>
          <w:p w14:paraId="418007EE" w14:textId="3EFC4E34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67BD1A89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1.1858</w:t>
            </w:r>
          </w:p>
        </w:tc>
        <w:tc>
          <w:tcPr>
            <w:tcW w:w="1134" w:type="dxa"/>
          </w:tcPr>
          <w:p w14:paraId="5CAFFB3F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&lt;0.0001</w:t>
            </w:r>
          </w:p>
        </w:tc>
        <w:tc>
          <w:tcPr>
            <w:tcW w:w="1559" w:type="dxa"/>
          </w:tcPr>
          <w:p w14:paraId="664674EE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0.8336</w:t>
            </w:r>
          </w:p>
        </w:tc>
      </w:tr>
      <w:tr w:rsidR="00EA7669" w:rsidRPr="004A2896" w14:paraId="605D5495" w14:textId="77777777" w:rsidTr="00442BEA">
        <w:trPr>
          <w:trHeight w:val="676"/>
          <w:jc w:val="center"/>
        </w:trPr>
        <w:tc>
          <w:tcPr>
            <w:tcW w:w="1496" w:type="dxa"/>
          </w:tcPr>
          <w:p w14:paraId="0D33F8EA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1DE0DF42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56E1ADEF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0.9356</w:t>
            </w:r>
          </w:p>
        </w:tc>
        <w:tc>
          <w:tcPr>
            <w:tcW w:w="1134" w:type="dxa"/>
          </w:tcPr>
          <w:p w14:paraId="2ADA8430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&lt;0.0001</w:t>
            </w:r>
          </w:p>
        </w:tc>
        <w:tc>
          <w:tcPr>
            <w:tcW w:w="1559" w:type="dxa"/>
          </w:tcPr>
          <w:p w14:paraId="1C0E0187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6077</w:t>
            </w:r>
          </w:p>
        </w:tc>
      </w:tr>
      <w:tr w:rsidR="00EA7669" w:rsidRPr="004A2896" w14:paraId="3C125538" w14:textId="77777777" w:rsidTr="00442BEA">
        <w:trPr>
          <w:trHeight w:val="676"/>
          <w:jc w:val="center"/>
        </w:trPr>
        <w:tc>
          <w:tcPr>
            <w:tcW w:w="1496" w:type="dxa"/>
          </w:tcPr>
          <w:p w14:paraId="7782CF56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ABA</w:t>
            </w:r>
          </w:p>
        </w:tc>
        <w:tc>
          <w:tcPr>
            <w:tcW w:w="1576" w:type="dxa"/>
          </w:tcPr>
          <w:p w14:paraId="70591611" w14:textId="6C28BB31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24B085E2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-0.5127</w:t>
            </w:r>
          </w:p>
        </w:tc>
        <w:tc>
          <w:tcPr>
            <w:tcW w:w="1134" w:type="dxa"/>
          </w:tcPr>
          <w:p w14:paraId="230D04BF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448</w:t>
            </w:r>
          </w:p>
        </w:tc>
        <w:tc>
          <w:tcPr>
            <w:tcW w:w="1559" w:type="dxa"/>
          </w:tcPr>
          <w:p w14:paraId="457BDE77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6F3F774F" w14:textId="77777777" w:rsidTr="00442BEA">
        <w:trPr>
          <w:trHeight w:val="676"/>
          <w:jc w:val="center"/>
        </w:trPr>
        <w:tc>
          <w:tcPr>
            <w:tcW w:w="1496" w:type="dxa"/>
          </w:tcPr>
          <w:p w14:paraId="265C24F4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380275CA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516D955B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-1.7982</w:t>
            </w:r>
          </w:p>
        </w:tc>
        <w:tc>
          <w:tcPr>
            <w:tcW w:w="1134" w:type="dxa"/>
          </w:tcPr>
          <w:p w14:paraId="7407AF21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&lt;0.0001</w:t>
            </w:r>
          </w:p>
        </w:tc>
        <w:tc>
          <w:tcPr>
            <w:tcW w:w="1559" w:type="dxa"/>
          </w:tcPr>
          <w:p w14:paraId="65D6747B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-1.5027</w:t>
            </w:r>
          </w:p>
        </w:tc>
      </w:tr>
      <w:tr w:rsidR="00EA7669" w:rsidRPr="004A2896" w14:paraId="07099698" w14:textId="77777777" w:rsidTr="00442BEA">
        <w:trPr>
          <w:trHeight w:val="676"/>
          <w:jc w:val="center"/>
        </w:trPr>
        <w:tc>
          <w:tcPr>
            <w:tcW w:w="1496" w:type="dxa"/>
          </w:tcPr>
          <w:p w14:paraId="70D10FBA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lastRenderedPageBreak/>
              <w:t>SA</w:t>
            </w:r>
          </w:p>
        </w:tc>
        <w:tc>
          <w:tcPr>
            <w:tcW w:w="1576" w:type="dxa"/>
          </w:tcPr>
          <w:p w14:paraId="1F55407E" w14:textId="77405D7D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2497E73C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5258</w:t>
            </w:r>
          </w:p>
        </w:tc>
        <w:tc>
          <w:tcPr>
            <w:tcW w:w="1134" w:type="dxa"/>
          </w:tcPr>
          <w:p w14:paraId="728EAAE2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7146</w:t>
            </w:r>
          </w:p>
        </w:tc>
        <w:tc>
          <w:tcPr>
            <w:tcW w:w="1559" w:type="dxa"/>
          </w:tcPr>
          <w:p w14:paraId="663E81E2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25C3E72E" w14:textId="77777777" w:rsidTr="00442BEA">
        <w:trPr>
          <w:trHeight w:val="676"/>
          <w:jc w:val="center"/>
        </w:trPr>
        <w:tc>
          <w:tcPr>
            <w:tcW w:w="1496" w:type="dxa"/>
          </w:tcPr>
          <w:p w14:paraId="15E2F061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3E2C84B1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4CEB50C4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2.7535</w:t>
            </w:r>
          </w:p>
        </w:tc>
        <w:tc>
          <w:tcPr>
            <w:tcW w:w="1134" w:type="dxa"/>
          </w:tcPr>
          <w:p w14:paraId="7A866091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003</w:t>
            </w:r>
          </w:p>
        </w:tc>
        <w:tc>
          <w:tcPr>
            <w:tcW w:w="1559" w:type="dxa"/>
          </w:tcPr>
          <w:p w14:paraId="10339410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2.7535</w:t>
            </w:r>
          </w:p>
        </w:tc>
      </w:tr>
      <w:tr w:rsidR="00EA7669" w:rsidRPr="004A2896" w14:paraId="65E4D902" w14:textId="77777777" w:rsidTr="00442BEA">
        <w:trPr>
          <w:trHeight w:val="676"/>
          <w:jc w:val="center"/>
        </w:trPr>
        <w:tc>
          <w:tcPr>
            <w:tcW w:w="1496" w:type="dxa"/>
          </w:tcPr>
          <w:p w14:paraId="6788A07B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Proline</w:t>
            </w:r>
          </w:p>
        </w:tc>
        <w:tc>
          <w:tcPr>
            <w:tcW w:w="1576" w:type="dxa"/>
          </w:tcPr>
          <w:p w14:paraId="7F81878A" w14:textId="351DC718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2739B8D0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391</w:t>
            </w:r>
          </w:p>
        </w:tc>
        <w:tc>
          <w:tcPr>
            <w:tcW w:w="1134" w:type="dxa"/>
          </w:tcPr>
          <w:p w14:paraId="6C73CAD1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892</w:t>
            </w:r>
          </w:p>
        </w:tc>
        <w:tc>
          <w:tcPr>
            <w:tcW w:w="1559" w:type="dxa"/>
          </w:tcPr>
          <w:p w14:paraId="3138AA2A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33B1CCA6" w14:textId="77777777" w:rsidTr="00442BEA">
        <w:trPr>
          <w:trHeight w:val="676"/>
          <w:jc w:val="center"/>
        </w:trPr>
        <w:tc>
          <w:tcPr>
            <w:tcW w:w="1496" w:type="dxa"/>
          </w:tcPr>
          <w:p w14:paraId="17661412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421CB10F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61C160F7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3630</w:t>
            </w:r>
          </w:p>
        </w:tc>
        <w:tc>
          <w:tcPr>
            <w:tcW w:w="1134" w:type="dxa"/>
          </w:tcPr>
          <w:p w14:paraId="52B1DFBC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328</w:t>
            </w:r>
          </w:p>
        </w:tc>
        <w:tc>
          <w:tcPr>
            <w:tcW w:w="1559" w:type="dxa"/>
          </w:tcPr>
          <w:p w14:paraId="0CE120BE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6301810D" w14:textId="77777777" w:rsidTr="00442BEA">
        <w:trPr>
          <w:trHeight w:val="676"/>
          <w:jc w:val="center"/>
        </w:trPr>
        <w:tc>
          <w:tcPr>
            <w:tcW w:w="1496" w:type="dxa"/>
          </w:tcPr>
          <w:p w14:paraId="4704DBEA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S</w:t>
            </w:r>
          </w:p>
        </w:tc>
        <w:tc>
          <w:tcPr>
            <w:tcW w:w="1576" w:type="dxa"/>
          </w:tcPr>
          <w:p w14:paraId="20757128" w14:textId="07238D5A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5482DA81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1.3339</w:t>
            </w:r>
          </w:p>
        </w:tc>
        <w:tc>
          <w:tcPr>
            <w:tcW w:w="1134" w:type="dxa"/>
          </w:tcPr>
          <w:p w14:paraId="3B0571F0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&lt;0.0001</w:t>
            </w:r>
          </w:p>
        </w:tc>
        <w:tc>
          <w:tcPr>
            <w:tcW w:w="1559" w:type="dxa"/>
          </w:tcPr>
          <w:p w14:paraId="5AF0CD51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8301</w:t>
            </w:r>
          </w:p>
        </w:tc>
      </w:tr>
      <w:tr w:rsidR="00EA7669" w:rsidRPr="004A2896" w14:paraId="6411CAFF" w14:textId="77777777" w:rsidTr="00442BEA">
        <w:trPr>
          <w:trHeight w:val="676"/>
          <w:jc w:val="center"/>
        </w:trPr>
        <w:tc>
          <w:tcPr>
            <w:tcW w:w="1496" w:type="dxa"/>
          </w:tcPr>
          <w:p w14:paraId="4BC0CDC0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3EA22C85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6E92C820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1.1701</w:t>
            </w:r>
          </w:p>
        </w:tc>
        <w:tc>
          <w:tcPr>
            <w:tcW w:w="1134" w:type="dxa"/>
          </w:tcPr>
          <w:p w14:paraId="10145D5A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2073</w:t>
            </w:r>
          </w:p>
        </w:tc>
        <w:tc>
          <w:tcPr>
            <w:tcW w:w="1559" w:type="dxa"/>
          </w:tcPr>
          <w:p w14:paraId="784E048F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7A9BCE07" w14:textId="77777777" w:rsidTr="00442BEA">
        <w:trPr>
          <w:trHeight w:val="676"/>
          <w:jc w:val="center"/>
        </w:trPr>
        <w:tc>
          <w:tcPr>
            <w:tcW w:w="1496" w:type="dxa"/>
          </w:tcPr>
          <w:p w14:paraId="19A58BF4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AAO</w:t>
            </w:r>
          </w:p>
        </w:tc>
        <w:tc>
          <w:tcPr>
            <w:tcW w:w="1576" w:type="dxa"/>
          </w:tcPr>
          <w:p w14:paraId="7EF6D805" w14:textId="6693ADCE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5ECA237D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801</w:t>
            </w:r>
          </w:p>
        </w:tc>
        <w:tc>
          <w:tcPr>
            <w:tcW w:w="1134" w:type="dxa"/>
          </w:tcPr>
          <w:p w14:paraId="0BC04D01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4825</w:t>
            </w:r>
          </w:p>
        </w:tc>
        <w:tc>
          <w:tcPr>
            <w:tcW w:w="1559" w:type="dxa"/>
          </w:tcPr>
          <w:p w14:paraId="6B56C3A0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18F09938" w14:textId="77777777" w:rsidTr="00442BEA">
        <w:trPr>
          <w:trHeight w:val="676"/>
          <w:jc w:val="center"/>
        </w:trPr>
        <w:tc>
          <w:tcPr>
            <w:tcW w:w="1496" w:type="dxa"/>
          </w:tcPr>
          <w:p w14:paraId="463BDAF4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014B9896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4C297314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-0.9161</w:t>
            </w:r>
          </w:p>
        </w:tc>
        <w:tc>
          <w:tcPr>
            <w:tcW w:w="1134" w:type="dxa"/>
          </w:tcPr>
          <w:p w14:paraId="6D30B622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372</w:t>
            </w:r>
          </w:p>
        </w:tc>
        <w:tc>
          <w:tcPr>
            <w:tcW w:w="1559" w:type="dxa"/>
          </w:tcPr>
          <w:p w14:paraId="00C822ED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78E33E3F" w14:textId="77777777" w:rsidTr="00442BEA">
        <w:trPr>
          <w:trHeight w:val="676"/>
          <w:jc w:val="center"/>
        </w:trPr>
        <w:tc>
          <w:tcPr>
            <w:tcW w:w="1496" w:type="dxa"/>
          </w:tcPr>
          <w:p w14:paraId="6132B8E2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APX</w:t>
            </w:r>
          </w:p>
        </w:tc>
        <w:tc>
          <w:tcPr>
            <w:tcW w:w="1576" w:type="dxa"/>
          </w:tcPr>
          <w:p w14:paraId="71EB9CA3" w14:textId="1F0F3CF7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76E51C56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6557</w:t>
            </w:r>
          </w:p>
        </w:tc>
        <w:tc>
          <w:tcPr>
            <w:tcW w:w="1134" w:type="dxa"/>
          </w:tcPr>
          <w:p w14:paraId="4E7D0AA6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1149</w:t>
            </w:r>
          </w:p>
        </w:tc>
        <w:tc>
          <w:tcPr>
            <w:tcW w:w="1559" w:type="dxa"/>
          </w:tcPr>
          <w:p w14:paraId="2E0E6270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36D2BC5A" w14:textId="77777777" w:rsidTr="00442BEA">
        <w:trPr>
          <w:trHeight w:val="676"/>
          <w:jc w:val="center"/>
        </w:trPr>
        <w:tc>
          <w:tcPr>
            <w:tcW w:w="1496" w:type="dxa"/>
          </w:tcPr>
          <w:p w14:paraId="40D7F5BE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37FB416E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3D09F6C6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5828</w:t>
            </w:r>
          </w:p>
        </w:tc>
        <w:tc>
          <w:tcPr>
            <w:tcW w:w="1134" w:type="dxa"/>
          </w:tcPr>
          <w:p w14:paraId="424CCD4A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745</w:t>
            </w:r>
          </w:p>
        </w:tc>
        <w:tc>
          <w:tcPr>
            <w:tcW w:w="1559" w:type="dxa"/>
          </w:tcPr>
          <w:p w14:paraId="176C750A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7E33EFF7" w14:textId="77777777" w:rsidTr="00442BEA">
        <w:trPr>
          <w:trHeight w:val="676"/>
          <w:jc w:val="center"/>
        </w:trPr>
        <w:tc>
          <w:tcPr>
            <w:tcW w:w="1496" w:type="dxa"/>
          </w:tcPr>
          <w:p w14:paraId="4D90999E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CAT</w:t>
            </w:r>
          </w:p>
        </w:tc>
        <w:tc>
          <w:tcPr>
            <w:tcW w:w="1576" w:type="dxa"/>
          </w:tcPr>
          <w:p w14:paraId="3F6222D5" w14:textId="456204FA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32DF1674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8355</w:t>
            </w:r>
          </w:p>
        </w:tc>
        <w:tc>
          <w:tcPr>
            <w:tcW w:w="1134" w:type="dxa"/>
          </w:tcPr>
          <w:p w14:paraId="336D2826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235</w:t>
            </w:r>
          </w:p>
        </w:tc>
        <w:tc>
          <w:tcPr>
            <w:tcW w:w="1559" w:type="dxa"/>
          </w:tcPr>
          <w:p w14:paraId="7DAA02A2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2497598B" w14:textId="77777777" w:rsidTr="00442BEA">
        <w:trPr>
          <w:trHeight w:val="676"/>
          <w:jc w:val="center"/>
        </w:trPr>
        <w:tc>
          <w:tcPr>
            <w:tcW w:w="1496" w:type="dxa"/>
          </w:tcPr>
          <w:p w14:paraId="2989E552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2A2F47BE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72E00C67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1.3388</w:t>
            </w:r>
          </w:p>
        </w:tc>
        <w:tc>
          <w:tcPr>
            <w:tcW w:w="1134" w:type="dxa"/>
          </w:tcPr>
          <w:p w14:paraId="1848B718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1054</w:t>
            </w:r>
          </w:p>
        </w:tc>
        <w:tc>
          <w:tcPr>
            <w:tcW w:w="1559" w:type="dxa"/>
          </w:tcPr>
          <w:p w14:paraId="38A4C7F2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6289B3BD" w14:textId="77777777" w:rsidTr="00442BEA">
        <w:trPr>
          <w:trHeight w:val="676"/>
          <w:jc w:val="center"/>
        </w:trPr>
        <w:tc>
          <w:tcPr>
            <w:tcW w:w="1496" w:type="dxa"/>
          </w:tcPr>
          <w:p w14:paraId="5D530009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GR</w:t>
            </w:r>
          </w:p>
        </w:tc>
        <w:tc>
          <w:tcPr>
            <w:tcW w:w="1576" w:type="dxa"/>
          </w:tcPr>
          <w:p w14:paraId="5435519A" w14:textId="44D4F47C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1C887636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0.7780</w:t>
            </w:r>
          </w:p>
        </w:tc>
        <w:tc>
          <w:tcPr>
            <w:tcW w:w="1134" w:type="dxa"/>
          </w:tcPr>
          <w:p w14:paraId="3A2BB35C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&lt;0.0001</w:t>
            </w:r>
          </w:p>
        </w:tc>
        <w:tc>
          <w:tcPr>
            <w:tcW w:w="1559" w:type="dxa"/>
          </w:tcPr>
          <w:p w14:paraId="398C9DAC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0.7780</w:t>
            </w:r>
          </w:p>
        </w:tc>
      </w:tr>
      <w:tr w:rsidR="00EA7669" w:rsidRPr="004A2896" w14:paraId="153B56D3" w14:textId="77777777" w:rsidTr="00442BEA">
        <w:trPr>
          <w:trHeight w:val="676"/>
          <w:jc w:val="center"/>
        </w:trPr>
        <w:tc>
          <w:tcPr>
            <w:tcW w:w="1496" w:type="dxa"/>
          </w:tcPr>
          <w:p w14:paraId="57C134D9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2A1544D8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0CFEEE69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1.3347</w:t>
            </w:r>
          </w:p>
        </w:tc>
        <w:tc>
          <w:tcPr>
            <w:tcW w:w="1134" w:type="dxa"/>
          </w:tcPr>
          <w:p w14:paraId="2B0CE0C0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025</w:t>
            </w:r>
          </w:p>
        </w:tc>
        <w:tc>
          <w:tcPr>
            <w:tcW w:w="1559" w:type="dxa"/>
          </w:tcPr>
          <w:p w14:paraId="2816FED7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1.0089</w:t>
            </w:r>
          </w:p>
        </w:tc>
      </w:tr>
      <w:tr w:rsidR="00EA7669" w:rsidRPr="004A2896" w14:paraId="4895FC90" w14:textId="77777777" w:rsidTr="00442BEA">
        <w:trPr>
          <w:trHeight w:val="676"/>
          <w:jc w:val="center"/>
        </w:trPr>
        <w:tc>
          <w:tcPr>
            <w:tcW w:w="1496" w:type="dxa"/>
          </w:tcPr>
          <w:p w14:paraId="207E9287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OD</w:t>
            </w:r>
          </w:p>
        </w:tc>
        <w:tc>
          <w:tcPr>
            <w:tcW w:w="1576" w:type="dxa"/>
          </w:tcPr>
          <w:p w14:paraId="32C80F86" w14:textId="45EFEDF8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40085049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1.1597</w:t>
            </w:r>
          </w:p>
        </w:tc>
        <w:tc>
          <w:tcPr>
            <w:tcW w:w="1134" w:type="dxa"/>
          </w:tcPr>
          <w:p w14:paraId="19FCDABC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2721</w:t>
            </w:r>
          </w:p>
        </w:tc>
        <w:tc>
          <w:tcPr>
            <w:tcW w:w="1559" w:type="dxa"/>
          </w:tcPr>
          <w:p w14:paraId="14602C73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261A3546" w14:textId="77777777" w:rsidTr="00442BEA">
        <w:trPr>
          <w:trHeight w:val="676"/>
          <w:jc w:val="center"/>
        </w:trPr>
        <w:tc>
          <w:tcPr>
            <w:tcW w:w="1496" w:type="dxa"/>
          </w:tcPr>
          <w:p w14:paraId="3D06F069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4E41CCA7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4D54FAB5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1.7404</w:t>
            </w:r>
          </w:p>
        </w:tc>
        <w:tc>
          <w:tcPr>
            <w:tcW w:w="1134" w:type="dxa"/>
          </w:tcPr>
          <w:p w14:paraId="5022DC00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.2169789</w:t>
            </w:r>
          </w:p>
        </w:tc>
        <w:tc>
          <w:tcPr>
            <w:tcW w:w="1559" w:type="dxa"/>
          </w:tcPr>
          <w:p w14:paraId="645EDB91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6E90C9E1" w14:textId="77777777" w:rsidTr="00442BEA">
        <w:trPr>
          <w:trHeight w:val="676"/>
          <w:jc w:val="center"/>
        </w:trPr>
        <w:tc>
          <w:tcPr>
            <w:tcW w:w="1496" w:type="dxa"/>
          </w:tcPr>
          <w:p w14:paraId="567A91F9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POD</w:t>
            </w:r>
          </w:p>
        </w:tc>
        <w:tc>
          <w:tcPr>
            <w:tcW w:w="1576" w:type="dxa"/>
          </w:tcPr>
          <w:p w14:paraId="373EEB9A" w14:textId="47A08910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03E14D3D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1.5799</w:t>
            </w:r>
          </w:p>
        </w:tc>
        <w:tc>
          <w:tcPr>
            <w:tcW w:w="1134" w:type="dxa"/>
          </w:tcPr>
          <w:p w14:paraId="755CCBEA" w14:textId="77777777" w:rsidR="00EA7669" w:rsidRPr="004A2896" w:rsidRDefault="00EA7669" w:rsidP="00442BE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135056</w:t>
            </w:r>
          </w:p>
          <w:p w14:paraId="0407B70A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559" w:type="dxa"/>
          </w:tcPr>
          <w:p w14:paraId="3705A4D1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532B2E9B" w14:textId="77777777" w:rsidTr="00442BEA">
        <w:trPr>
          <w:trHeight w:val="676"/>
          <w:jc w:val="center"/>
        </w:trPr>
        <w:tc>
          <w:tcPr>
            <w:tcW w:w="1496" w:type="dxa"/>
          </w:tcPr>
          <w:p w14:paraId="439DA26B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116CA915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109F45AD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3.3440</w:t>
            </w:r>
          </w:p>
        </w:tc>
        <w:tc>
          <w:tcPr>
            <w:tcW w:w="1134" w:type="dxa"/>
          </w:tcPr>
          <w:p w14:paraId="4940B66B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1301</w:t>
            </w:r>
          </w:p>
        </w:tc>
        <w:tc>
          <w:tcPr>
            <w:tcW w:w="1559" w:type="dxa"/>
          </w:tcPr>
          <w:p w14:paraId="52A30607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40E05BE0" w14:textId="77777777" w:rsidTr="00442BEA">
        <w:trPr>
          <w:trHeight w:val="676"/>
          <w:jc w:val="center"/>
        </w:trPr>
        <w:tc>
          <w:tcPr>
            <w:tcW w:w="1496" w:type="dxa"/>
          </w:tcPr>
          <w:p w14:paraId="3AA7D803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H2O2</w:t>
            </w:r>
          </w:p>
        </w:tc>
        <w:tc>
          <w:tcPr>
            <w:tcW w:w="1576" w:type="dxa"/>
          </w:tcPr>
          <w:p w14:paraId="5416AD8D" w14:textId="2EF7ACC9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050CD87D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-0.7842</w:t>
            </w:r>
          </w:p>
        </w:tc>
        <w:tc>
          <w:tcPr>
            <w:tcW w:w="1134" w:type="dxa"/>
          </w:tcPr>
          <w:p w14:paraId="58D9D3DA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&lt;0.0001</w:t>
            </w:r>
          </w:p>
        </w:tc>
        <w:tc>
          <w:tcPr>
            <w:tcW w:w="1559" w:type="dxa"/>
          </w:tcPr>
          <w:p w14:paraId="37A144FC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-0.4111</w:t>
            </w:r>
          </w:p>
        </w:tc>
      </w:tr>
      <w:tr w:rsidR="00EA7669" w:rsidRPr="004A2896" w14:paraId="0527D022" w14:textId="77777777" w:rsidTr="00442BEA">
        <w:trPr>
          <w:trHeight w:val="676"/>
          <w:jc w:val="center"/>
        </w:trPr>
        <w:tc>
          <w:tcPr>
            <w:tcW w:w="1496" w:type="dxa"/>
          </w:tcPr>
          <w:p w14:paraId="7A318287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5869734C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607906FF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-3.0699</w:t>
            </w:r>
          </w:p>
        </w:tc>
        <w:tc>
          <w:tcPr>
            <w:tcW w:w="1134" w:type="dxa"/>
          </w:tcPr>
          <w:p w14:paraId="1E0E3D0E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042</w:t>
            </w:r>
          </w:p>
          <w:p w14:paraId="23490274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559" w:type="dxa"/>
          </w:tcPr>
          <w:p w14:paraId="42EFD0BE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  <w:t>-2.5752</w:t>
            </w:r>
          </w:p>
        </w:tc>
      </w:tr>
      <w:tr w:rsidR="00EA7669" w:rsidRPr="004A2896" w14:paraId="5B991936" w14:textId="77777777" w:rsidTr="00442BEA">
        <w:trPr>
          <w:trHeight w:val="676"/>
          <w:jc w:val="center"/>
        </w:trPr>
        <w:tc>
          <w:tcPr>
            <w:tcW w:w="1496" w:type="dxa"/>
          </w:tcPr>
          <w:p w14:paraId="63686A49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lastRenderedPageBreak/>
              <w:t>MDA</w:t>
            </w:r>
          </w:p>
        </w:tc>
        <w:tc>
          <w:tcPr>
            <w:tcW w:w="1576" w:type="dxa"/>
          </w:tcPr>
          <w:p w14:paraId="37C26CBA" w14:textId="67C9FC13" w:rsidR="00EA7669" w:rsidRPr="004A2896" w:rsidRDefault="00085D93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Non-stressed</w:t>
            </w:r>
          </w:p>
        </w:tc>
        <w:tc>
          <w:tcPr>
            <w:tcW w:w="1040" w:type="dxa"/>
          </w:tcPr>
          <w:p w14:paraId="38D1FF3A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-0.1421</w:t>
            </w:r>
          </w:p>
        </w:tc>
        <w:tc>
          <w:tcPr>
            <w:tcW w:w="1134" w:type="dxa"/>
          </w:tcPr>
          <w:p w14:paraId="6B391DDF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8211</w:t>
            </w:r>
          </w:p>
        </w:tc>
        <w:tc>
          <w:tcPr>
            <w:tcW w:w="1559" w:type="dxa"/>
          </w:tcPr>
          <w:p w14:paraId="093BF0FF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  <w:tr w:rsidR="00EA7669" w:rsidRPr="004A2896" w14:paraId="6B190318" w14:textId="77777777" w:rsidTr="00442BEA">
        <w:trPr>
          <w:trHeight w:val="676"/>
          <w:jc w:val="center"/>
        </w:trPr>
        <w:tc>
          <w:tcPr>
            <w:tcW w:w="1496" w:type="dxa"/>
          </w:tcPr>
          <w:p w14:paraId="1B691DC3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576" w:type="dxa"/>
          </w:tcPr>
          <w:p w14:paraId="2AA77FF5" w14:textId="77777777" w:rsidR="00EA7669" w:rsidRPr="004A2896" w:rsidRDefault="00EA7669" w:rsidP="00442BEA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4A2896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Stressed</w:t>
            </w:r>
          </w:p>
        </w:tc>
        <w:tc>
          <w:tcPr>
            <w:tcW w:w="1040" w:type="dxa"/>
          </w:tcPr>
          <w:p w14:paraId="76E4A3BB" w14:textId="77777777" w:rsidR="00EA7669" w:rsidRPr="004A2896" w:rsidRDefault="00EA7669" w:rsidP="00442BEA">
            <w:pPr>
              <w:jc w:val="center"/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-1.2738</w:t>
            </w:r>
          </w:p>
        </w:tc>
        <w:tc>
          <w:tcPr>
            <w:tcW w:w="1134" w:type="dxa"/>
          </w:tcPr>
          <w:p w14:paraId="3C6A32F2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  <w:r w:rsidRPr="004A2896">
              <w:rPr>
                <w:rStyle w:val="gchyanpcm0b"/>
                <w:rFonts w:ascii="Times New Roman" w:hAnsi="Times New Roman" w:cs="Times New Roman"/>
                <w:color w:val="000000" w:themeColor="text1"/>
                <w:sz w:val="22"/>
                <w:szCs w:val="22"/>
                <w:bdr w:val="none" w:sz="0" w:space="0" w:color="auto" w:frame="1"/>
              </w:rPr>
              <w:t>0.0694</w:t>
            </w:r>
          </w:p>
        </w:tc>
        <w:tc>
          <w:tcPr>
            <w:tcW w:w="1559" w:type="dxa"/>
          </w:tcPr>
          <w:p w14:paraId="51314B0D" w14:textId="77777777" w:rsidR="00EA7669" w:rsidRPr="004A2896" w:rsidRDefault="00EA7669" w:rsidP="00442BEA">
            <w:pPr>
              <w:pStyle w:val="HTMLPreformatted"/>
              <w:shd w:val="clear" w:color="auto" w:fill="FFFFFF"/>
              <w:wordWrap w:val="0"/>
              <w:jc w:val="center"/>
              <w:rPr>
                <w:rStyle w:val="gchyanpcm0b"/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bdr w:val="none" w:sz="0" w:space="0" w:color="auto" w:frame="1"/>
              </w:rPr>
            </w:pPr>
          </w:p>
        </w:tc>
      </w:tr>
    </w:tbl>
    <w:p w14:paraId="39989399" w14:textId="77777777" w:rsidR="00EA7669" w:rsidRPr="004A2896" w:rsidRDefault="00EA7669" w:rsidP="00EA7669">
      <w:pPr>
        <w:rPr>
          <w:rFonts w:ascii="Times New Roman" w:hAnsi="Times New Roman" w:cs="Times New Roman"/>
          <w:color w:val="000000" w:themeColor="text1"/>
          <w:sz w:val="22"/>
          <w:szCs w:val="22"/>
          <w:lang w:val="en-US"/>
        </w:rPr>
      </w:pPr>
    </w:p>
    <w:p w14:paraId="27D0E91D" w14:textId="77777777" w:rsidR="00EA7669" w:rsidRPr="00B74A6B" w:rsidRDefault="00EA7669">
      <w:pPr>
        <w:rPr>
          <w:lang w:val="en-US"/>
        </w:rPr>
      </w:pPr>
    </w:p>
    <w:sectPr w:rsidR="00EA7669" w:rsidRPr="00B74A6B" w:rsidSect="003D3D2A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Vrinda">
    <w:panose1 w:val="020B0502040204020203"/>
    <w:charset w:val="00"/>
    <w:family w:val="swiss"/>
    <w:pitch w:val="variable"/>
    <w:sig w:usb0="0001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xeww52hd0swbedvw6pwdzcazt0stztddte&quot;&gt;Last Library June 2020&lt;record-ids&gt;&lt;item&gt;19994&lt;/item&gt;&lt;item&gt;19995&lt;/item&gt;&lt;item&gt;19996&lt;/item&gt;&lt;item&gt;19997&lt;/item&gt;&lt;item&gt;19998&lt;/item&gt;&lt;item&gt;19999&lt;/item&gt;&lt;item&gt;20000&lt;/item&gt;&lt;item&gt;20001&lt;/item&gt;&lt;item&gt;20002&lt;/item&gt;&lt;item&gt;20003&lt;/item&gt;&lt;item&gt;20005&lt;/item&gt;&lt;item&gt;20007&lt;/item&gt;&lt;item&gt;20008&lt;/item&gt;&lt;item&gt;20009&lt;/item&gt;&lt;item&gt;20010&lt;/item&gt;&lt;item&gt;20011&lt;/item&gt;&lt;item&gt;20012&lt;/item&gt;&lt;item&gt;20013&lt;/item&gt;&lt;item&gt;20014&lt;/item&gt;&lt;item&gt;20015&lt;/item&gt;&lt;item&gt;20016&lt;/item&gt;&lt;item&gt;20017&lt;/item&gt;&lt;item&gt;20018&lt;/item&gt;&lt;item&gt;20019&lt;/item&gt;&lt;item&gt;20021&lt;/item&gt;&lt;item&gt;20022&lt;/item&gt;&lt;item&gt;20023&lt;/item&gt;&lt;item&gt;20024&lt;/item&gt;&lt;item&gt;20025&lt;/item&gt;&lt;item&gt;20027&lt;/item&gt;&lt;item&gt;20028&lt;/item&gt;&lt;item&gt;20029&lt;/item&gt;&lt;item&gt;20030&lt;/item&gt;&lt;item&gt;20255&lt;/item&gt;&lt;item&gt;20256&lt;/item&gt;&lt;item&gt;20257&lt;/item&gt;&lt;item&gt;22883&lt;/item&gt;&lt;item&gt;22884&lt;/item&gt;&lt;item&gt;22916&lt;/item&gt;&lt;item&gt;22946&lt;/item&gt;&lt;item&gt;22947&lt;/item&gt;&lt;item&gt;22948&lt;/item&gt;&lt;/record-ids&gt;&lt;/item&gt;&lt;/Libraries&gt;"/>
  </w:docVars>
  <w:rsids>
    <w:rsidRoot w:val="00B74A6B"/>
    <w:rsid w:val="000104E2"/>
    <w:rsid w:val="000162D2"/>
    <w:rsid w:val="00034C8F"/>
    <w:rsid w:val="00063C04"/>
    <w:rsid w:val="00085D93"/>
    <w:rsid w:val="000A235E"/>
    <w:rsid w:val="000A2643"/>
    <w:rsid w:val="000A46A5"/>
    <w:rsid w:val="000C0EFC"/>
    <w:rsid w:val="000D4345"/>
    <w:rsid w:val="001270D8"/>
    <w:rsid w:val="001726E6"/>
    <w:rsid w:val="001866F0"/>
    <w:rsid w:val="001B30C1"/>
    <w:rsid w:val="001D0E76"/>
    <w:rsid w:val="001F509A"/>
    <w:rsid w:val="002032A5"/>
    <w:rsid w:val="00220DBE"/>
    <w:rsid w:val="00222544"/>
    <w:rsid w:val="00223A45"/>
    <w:rsid w:val="00224604"/>
    <w:rsid w:val="00233C87"/>
    <w:rsid w:val="002346B7"/>
    <w:rsid w:val="00252A5A"/>
    <w:rsid w:val="00263FD7"/>
    <w:rsid w:val="00267C80"/>
    <w:rsid w:val="002744E1"/>
    <w:rsid w:val="00277E14"/>
    <w:rsid w:val="00286098"/>
    <w:rsid w:val="0029438C"/>
    <w:rsid w:val="00311548"/>
    <w:rsid w:val="00321AD0"/>
    <w:rsid w:val="00324CF2"/>
    <w:rsid w:val="00326338"/>
    <w:rsid w:val="00327415"/>
    <w:rsid w:val="00335430"/>
    <w:rsid w:val="0035382F"/>
    <w:rsid w:val="00361786"/>
    <w:rsid w:val="00375C8B"/>
    <w:rsid w:val="003B0E1B"/>
    <w:rsid w:val="003C16BC"/>
    <w:rsid w:val="003C4771"/>
    <w:rsid w:val="003D3D2A"/>
    <w:rsid w:val="00402FF1"/>
    <w:rsid w:val="00446883"/>
    <w:rsid w:val="004A76B2"/>
    <w:rsid w:val="004C6371"/>
    <w:rsid w:val="004D77B8"/>
    <w:rsid w:val="004E184C"/>
    <w:rsid w:val="004E18E8"/>
    <w:rsid w:val="004F2874"/>
    <w:rsid w:val="004F6B5B"/>
    <w:rsid w:val="00501944"/>
    <w:rsid w:val="005033E6"/>
    <w:rsid w:val="00526E65"/>
    <w:rsid w:val="00530B40"/>
    <w:rsid w:val="00534E9B"/>
    <w:rsid w:val="00555926"/>
    <w:rsid w:val="0056635E"/>
    <w:rsid w:val="00572776"/>
    <w:rsid w:val="005851D7"/>
    <w:rsid w:val="005A30F1"/>
    <w:rsid w:val="005B5A3F"/>
    <w:rsid w:val="005C318F"/>
    <w:rsid w:val="005F3A29"/>
    <w:rsid w:val="0060472D"/>
    <w:rsid w:val="00620E34"/>
    <w:rsid w:val="00641D55"/>
    <w:rsid w:val="00645E7A"/>
    <w:rsid w:val="006473A1"/>
    <w:rsid w:val="00654B3A"/>
    <w:rsid w:val="006937FD"/>
    <w:rsid w:val="006B3092"/>
    <w:rsid w:val="006C620A"/>
    <w:rsid w:val="006D6E90"/>
    <w:rsid w:val="006E66FC"/>
    <w:rsid w:val="00713107"/>
    <w:rsid w:val="0073652D"/>
    <w:rsid w:val="00752F92"/>
    <w:rsid w:val="007843D4"/>
    <w:rsid w:val="00787504"/>
    <w:rsid w:val="007D69DD"/>
    <w:rsid w:val="007D6AAD"/>
    <w:rsid w:val="007D7BC2"/>
    <w:rsid w:val="007E3114"/>
    <w:rsid w:val="008007CC"/>
    <w:rsid w:val="00837C2D"/>
    <w:rsid w:val="008465CE"/>
    <w:rsid w:val="008579BF"/>
    <w:rsid w:val="00864C3E"/>
    <w:rsid w:val="0087455D"/>
    <w:rsid w:val="008917EE"/>
    <w:rsid w:val="008A2CA7"/>
    <w:rsid w:val="008A4592"/>
    <w:rsid w:val="008C0888"/>
    <w:rsid w:val="008C3BC2"/>
    <w:rsid w:val="008D3A67"/>
    <w:rsid w:val="008D4841"/>
    <w:rsid w:val="008F79FA"/>
    <w:rsid w:val="00900C22"/>
    <w:rsid w:val="00911937"/>
    <w:rsid w:val="00911BEE"/>
    <w:rsid w:val="00921AA2"/>
    <w:rsid w:val="00943C8B"/>
    <w:rsid w:val="00962817"/>
    <w:rsid w:val="00966691"/>
    <w:rsid w:val="00971718"/>
    <w:rsid w:val="00974738"/>
    <w:rsid w:val="00976335"/>
    <w:rsid w:val="00976D52"/>
    <w:rsid w:val="009A5B39"/>
    <w:rsid w:val="009C262D"/>
    <w:rsid w:val="009D0CD0"/>
    <w:rsid w:val="009F56CF"/>
    <w:rsid w:val="00A16883"/>
    <w:rsid w:val="00A17667"/>
    <w:rsid w:val="00A27A62"/>
    <w:rsid w:val="00A3620B"/>
    <w:rsid w:val="00A66C7F"/>
    <w:rsid w:val="00A94DF8"/>
    <w:rsid w:val="00AD6D42"/>
    <w:rsid w:val="00AF3F72"/>
    <w:rsid w:val="00B10175"/>
    <w:rsid w:val="00B1539E"/>
    <w:rsid w:val="00B21C55"/>
    <w:rsid w:val="00B355FF"/>
    <w:rsid w:val="00B5144B"/>
    <w:rsid w:val="00B52323"/>
    <w:rsid w:val="00B6151E"/>
    <w:rsid w:val="00B74A6B"/>
    <w:rsid w:val="00B74C63"/>
    <w:rsid w:val="00B844E1"/>
    <w:rsid w:val="00BA1430"/>
    <w:rsid w:val="00BA4E09"/>
    <w:rsid w:val="00BE30D9"/>
    <w:rsid w:val="00C10B07"/>
    <w:rsid w:val="00C20087"/>
    <w:rsid w:val="00C27A5F"/>
    <w:rsid w:val="00C573C9"/>
    <w:rsid w:val="00C6486D"/>
    <w:rsid w:val="00C84423"/>
    <w:rsid w:val="00C91F71"/>
    <w:rsid w:val="00CB7E2D"/>
    <w:rsid w:val="00CC58ED"/>
    <w:rsid w:val="00CD1769"/>
    <w:rsid w:val="00CE0C54"/>
    <w:rsid w:val="00CE262C"/>
    <w:rsid w:val="00CF3855"/>
    <w:rsid w:val="00CF5DB3"/>
    <w:rsid w:val="00D377A9"/>
    <w:rsid w:val="00D56486"/>
    <w:rsid w:val="00D64D64"/>
    <w:rsid w:val="00D74025"/>
    <w:rsid w:val="00D91DC8"/>
    <w:rsid w:val="00DB2988"/>
    <w:rsid w:val="00DE5D86"/>
    <w:rsid w:val="00DE762A"/>
    <w:rsid w:val="00DF0AAF"/>
    <w:rsid w:val="00DF56EF"/>
    <w:rsid w:val="00DF6E9E"/>
    <w:rsid w:val="00E01CCD"/>
    <w:rsid w:val="00E23457"/>
    <w:rsid w:val="00E64CAE"/>
    <w:rsid w:val="00E7790F"/>
    <w:rsid w:val="00E85BD1"/>
    <w:rsid w:val="00EA7669"/>
    <w:rsid w:val="00EB55DD"/>
    <w:rsid w:val="00ED7F7A"/>
    <w:rsid w:val="00F1192B"/>
    <w:rsid w:val="00F21A01"/>
    <w:rsid w:val="00F52C8C"/>
    <w:rsid w:val="00F56C5D"/>
    <w:rsid w:val="00F63A6E"/>
    <w:rsid w:val="00F94EA9"/>
    <w:rsid w:val="00F96110"/>
    <w:rsid w:val="00FA1CFE"/>
    <w:rsid w:val="00FA3CF4"/>
    <w:rsid w:val="00FC0D58"/>
    <w:rsid w:val="00FD57E6"/>
    <w:rsid w:val="00FF1849"/>
    <w:rsid w:val="00FF3623"/>
    <w:rsid w:val="00FF38E3"/>
    <w:rsid w:val="00FF77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JP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AB1436"/>
  <w15:chartTrackingRefBased/>
  <w15:docId w15:val="{B79AA45E-00C3-484E-BF47-C6C305B24A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30"/>
        <w:lang w:val="en-JP" w:eastAsia="en-US" w:bidi="bn-IN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cs="Vrind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B74A6B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74A6B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4A6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74A6B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74A6B"/>
    <w:rPr>
      <w:rFonts w:ascii="Calibri" w:hAnsi="Calibri" w:cs="Calibri"/>
      <w:lang w:val="en-US"/>
    </w:rPr>
  </w:style>
  <w:style w:type="table" w:styleId="TableGrid">
    <w:name w:val="Table Grid"/>
    <w:basedOn w:val="TableNormal"/>
    <w:uiPriority w:val="39"/>
    <w:rsid w:val="00EA766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gchyanpcm0b">
    <w:name w:val="gchyanpcm0b"/>
    <w:basedOn w:val="DefaultParagraphFont"/>
    <w:rsid w:val="00EA7669"/>
  </w:style>
  <w:style w:type="paragraph" w:styleId="HTMLPreformatted">
    <w:name w:val="HTML Preformatted"/>
    <w:basedOn w:val="Normal"/>
    <w:link w:val="HTMLPreformattedChar"/>
    <w:uiPriority w:val="99"/>
    <w:unhideWhenUsed/>
    <w:rsid w:val="00EA766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A7669"/>
    <w:rPr>
      <w:rFonts w:ascii="Courier New" w:eastAsia="Times New Roman" w:hAnsi="Courier New" w:cs="Courier New"/>
      <w:sz w:val="20"/>
      <w:szCs w:val="20"/>
    </w:rPr>
  </w:style>
  <w:style w:type="character" w:customStyle="1" w:styleId="gchyanpcd1b">
    <w:name w:val="gchyanpcd1b"/>
    <w:basedOn w:val="DefaultParagraphFont"/>
    <w:rsid w:val="00EA7669"/>
  </w:style>
  <w:style w:type="character" w:customStyle="1" w:styleId="gchyanpcc0b">
    <w:name w:val="gchyanpcc0b"/>
    <w:basedOn w:val="DefaultParagraphFont"/>
    <w:rsid w:val="00EA766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72368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543101">
          <w:marLeft w:val="0"/>
          <w:marRight w:val="6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7</Pages>
  <Words>2022</Words>
  <Characters>11528</Characters>
  <Application>Microsoft Office Word</Application>
  <DocSecurity>0</DocSecurity>
  <Lines>96</Lines>
  <Paragraphs>27</Paragraphs>
  <ScaleCrop>false</ScaleCrop>
  <Company>TUAT</Company>
  <LinksUpToDate>false</LinksUpToDate>
  <CharactersWithSpaces>135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stogeer</dc:creator>
  <cp:keywords/>
  <dc:description/>
  <cp:lastModifiedBy>Dastogeer</cp:lastModifiedBy>
  <cp:revision>6</cp:revision>
  <dcterms:created xsi:type="dcterms:W3CDTF">2021-12-05T04:51:00Z</dcterms:created>
  <dcterms:modified xsi:type="dcterms:W3CDTF">2022-02-03T12:19:00Z</dcterms:modified>
</cp:coreProperties>
</file>